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0CCFCB6E"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 xml:space="preserve">Weiyu </w:t>
      </w:r>
      <w:proofErr w:type="spellStart"/>
      <w:r w:rsidR="00C7564C">
        <w:t>Gao</w:t>
      </w:r>
      <w:r w:rsidR="00F55BE4" w:rsidRPr="00F55BE4">
        <w:rPr>
          <w:vertAlign w:val="superscript"/>
        </w:rPr>
        <w:t>1</w:t>
      </w:r>
      <w:proofErr w:type="spellEnd"/>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1FF4AF4F"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non-targeted data analysis based on multi-</w:t>
      </w:r>
      <w:r w:rsidR="00044C0D">
        <w:t>element</w:t>
      </w:r>
      <w:r w:rsidRPr="00702429">
        <w:t xml:space="preserve">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relief</w:t>
      </w:r>
      <w:r w:rsidR="00D42B15">
        <w:t>F</w:t>
      </w:r>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w:t>
      </w:r>
      <w:r w:rsidRPr="00702429">
        <w:t xml:space="preserve">with 100% accuracy. These results demonstrate </w:t>
      </w:r>
      <w:r w:rsidR="009C4B21">
        <w:rPr>
          <w:rFonts w:hint="eastAsia"/>
        </w:rPr>
        <w:t>t</w:t>
      </w:r>
      <w:r w:rsidR="009C4B21">
        <w:t xml:space="preserve">hat </w:t>
      </w:r>
      <w:r w:rsidR="008A521B">
        <w:t xml:space="preserve">using </w:t>
      </w:r>
      <w:r w:rsidRPr="00702429">
        <w:t xml:space="preserve">ICP-MS combined with machine learning techniques </w:t>
      </w:r>
      <w:r w:rsidR="003A160D">
        <w:t>is</w:t>
      </w:r>
      <w:r w:rsidR="003A160D" w:rsidRPr="00702429">
        <w:t xml:space="preserve"> </w:t>
      </w:r>
      <w:r w:rsidRPr="00702429">
        <w:t xml:space="preserve">an effective strategy </w:t>
      </w:r>
      <w:proofErr w:type="spellStart"/>
      <w:r w:rsidRPr="00702429">
        <w:t>for</w:t>
      </w:r>
      <w:r w:rsidR="003A160D">
        <w:t>authenticating</w:t>
      </w:r>
      <w:proofErr w:type="spellEnd"/>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proofErr w:type="spellStart"/>
      <w:r w:rsidR="00E11BE9">
        <w:t>chemometrics</w:t>
      </w:r>
      <w:proofErr w:type="spellEnd"/>
      <w:r w:rsidR="00E11BE9">
        <w:t xml:space="preserve">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51B4B113" w:rsidR="004B4BFE" w:rsidRDefault="00A3755C" w:rsidP="00212AD0">
      <w:pPr>
        <w:jc w:val="both"/>
        <w:rPr>
          <w:ins w:id="0" w:author="Xu, Jason" w:date="2020-03-19T10:34:00Z"/>
        </w:rPr>
      </w:pPr>
      <w:r>
        <w:lastRenderedPageBreak/>
        <w:t>Rice (</w:t>
      </w:r>
      <w:proofErr w:type="spellStart"/>
      <w:r w:rsidRPr="0078663A">
        <w:rPr>
          <w:i/>
        </w:rPr>
        <w:t>Oryza</w:t>
      </w:r>
      <w:proofErr w:type="spellEnd"/>
      <w:r w:rsidRPr="0078663A">
        <w:rPr>
          <w:i/>
        </w:rPr>
        <w:t xml:space="preserve">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w:t>
      </w:r>
      <w:proofErr w:type="spellStart"/>
      <w:r w:rsidR="00B805B2">
        <w:t>volunerable</w:t>
      </w:r>
      <w:proofErr w:type="spellEnd"/>
      <w:r w:rsidR="00B805B2">
        <w:t xml:space="preserve"> to </w:t>
      </w:r>
      <w:commentRangeStart w:id="1"/>
      <w:r w:rsidR="00B805B2">
        <w:t xml:space="preserve">adulteration </w:t>
      </w:r>
      <w:commentRangeEnd w:id="1"/>
      <w:r w:rsidR="00B805B2">
        <w:rPr>
          <w:rStyle w:val="CommentReference"/>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24303C">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45D79">
        <w:t xml:space="preserve"> </w:t>
      </w:r>
      <w:r w:rsidR="009D3E3A">
        <w:t xml:space="preserve"> </w:t>
      </w:r>
    </w:p>
    <w:p w14:paraId="5853157F" w14:textId="01CC1E06"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w:t>
      </w:r>
      <w:proofErr w:type="spellStart"/>
      <w:r w:rsidR="00EF5A92">
        <w:t>relateviely</w:t>
      </w:r>
      <w:proofErr w:type="spellEnd"/>
      <w:r w:rsidR="00EF5A92">
        <w:t xml:space="preserve">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DE0C97">
        <w:t xml:space="preserve"> </w:t>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Yet b</w:t>
      </w:r>
      <w:r w:rsidR="004B4BFE">
        <w:t>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r w:rsidR="004819FD">
        <w:t xml:space="preserve"> </w:t>
      </w:r>
    </w:p>
    <w:p w14:paraId="71574BB1" w14:textId="3004136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ins w:id="2" w:author="Xu, Jason" w:date="2020-03-21T15:02:00Z">
        <w:r w:rsidR="000B2AFD">
          <w:t xml:space="preserve">framework </w:t>
        </w:r>
      </w:ins>
      <w:r w:rsidR="00FA5344">
        <w:t xml:space="preserve">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del w:id="3" w:author="Xu, Jason" w:date="2020-03-22T15:23:00Z">
        <w:r w:rsidR="008C2EA3" w:rsidDel="00044C0D">
          <w:delText>elemental</w:delText>
        </w:r>
      </w:del>
      <w:ins w:id="4" w:author="Xu, Jason" w:date="2020-03-22T15:23:00Z">
        <w:r w:rsidR="00044C0D">
          <w:t>element</w:t>
        </w:r>
      </w:ins>
      <w:r w:rsidR="008C2EA3">
        <w:t xml:space="preserve">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 xml:space="preserve">the </w:t>
      </w:r>
      <w:r w:rsidR="00D36E86">
        <w:t xml:space="preserve"> </w:t>
      </w:r>
      <w:r w:rsidR="009D4B6C">
        <w:t xml:space="preserve">differentiation </w:t>
      </w:r>
      <w:r w:rsidR="00D36E86">
        <w:t xml:space="preserve">between GI rices.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5" w:name="_Hlk33081678"/>
      <w:r w:rsidR="004F53B7">
        <w:t>China</w:t>
      </w:r>
      <w:bookmarkEnd w:id="5"/>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lastRenderedPageBreak/>
        <w:t>ICP-MS analysis</w:t>
      </w:r>
    </w:p>
    <w:p w14:paraId="48FA04E2" w14:textId="48F0C333"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w:t>
      </w:r>
      <w:r w:rsidR="004D470A">
        <w:t xml:space="preserve">. </w:t>
      </w:r>
      <w:r w:rsidR="001F52DD">
        <w:rPr>
          <w:rStyle w:val="CommentReference"/>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72BC8C" w:rsidR="003D2DFE" w:rsidRPr="003D2DFE" w:rsidRDefault="00303BEA" w:rsidP="00F90E2A">
      <w:pPr>
        <w:jc w:val="both"/>
      </w:pPr>
      <w:commentRangeStart w:id="6"/>
      <w:r>
        <w:t>T</w:t>
      </w:r>
      <w:r w:rsidRPr="004B5336">
        <w:t>he</w:t>
      </w:r>
      <w:commentRangeEnd w:id="6"/>
      <w:r w:rsidR="006E66FC">
        <w:rPr>
          <w:rStyle w:val="CommentReference"/>
        </w:rPr>
        <w:commentReference w:id="6"/>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w:t>
      </w:r>
      <w:proofErr w:type="spellStart"/>
      <w:r w:rsidR="00A27022" w:rsidRPr="001A06F1">
        <w:t>L</w:t>
      </w:r>
      <w:r w:rsidR="00F95AAC" w:rsidRPr="001A06F1">
        <w:rPr>
          <w:rFonts w:cstheme="minorHAnsi"/>
        </w:rPr>
        <w:t>·</w:t>
      </w:r>
      <w:r w:rsidR="00042E90" w:rsidRPr="001A06F1">
        <w:t>min</w:t>
      </w:r>
      <w:r w:rsidR="009E181A" w:rsidRPr="001A06F1">
        <w:rPr>
          <w:rFonts w:hint="eastAsia"/>
          <w:vertAlign w:val="superscript"/>
        </w:rPr>
        <w:t>-1</w:t>
      </w:r>
      <w:proofErr w:type="spellEnd"/>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analyzed following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75DAD9D9"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 xml:space="preserve">coupled with </w:t>
      </w:r>
      <w:proofErr w:type="spellStart"/>
      <w:r w:rsidR="008A3C50">
        <w:t>Tukey</w:t>
      </w:r>
      <w:r w:rsidR="00FE52DD">
        <w:t>’s</w:t>
      </w:r>
      <w:proofErr w:type="spellEnd"/>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w:t>
      </w:r>
      <w:proofErr w:type="spellStart"/>
      <w:r w:rsidR="00FB5602" w:rsidRPr="00F15929">
        <w:t>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proofErr w:type="spellEnd"/>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r w:rsidR="00FB5602">
        <w:rPr>
          <w:rStyle w:val="CommentReference"/>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ins w:id="7" w:author="Xu, Jason" w:date="2020-03-21T15:02:00Z">
        <w:r w:rsidR="000B2AFD">
          <w:t xml:space="preserve">framework </w:t>
        </w:r>
      </w:ins>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6925F58" w:rsidR="00255BD0" w:rsidRDefault="003F0340" w:rsidP="007825AF">
      <w:pPr>
        <w:pStyle w:val="ListParagraph"/>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ins w:id="8" w:author="Xu, Jason" w:date="2020-03-21T12:10:00Z">
        <w:r w:rsidR="00FF46D6">
          <w:t xml:space="preserve">so that </w:t>
        </w:r>
      </w:ins>
      <w:ins w:id="9" w:author="Xu, Jason" w:date="2020-03-21T12:11:00Z">
        <w:r w:rsidR="004F6B76">
          <w:t>all 30 features were ranked based on their differentiating power.</w:t>
        </w:r>
      </w:ins>
      <w:r w:rsidR="004F6B76">
        <w:t xml:space="preserve"> </w:t>
      </w:r>
      <w:r w:rsidR="00154A7E">
        <w:t xml:space="preserve">Following this, </w:t>
      </w:r>
      <w:r w:rsidR="000C2797" w:rsidRPr="000A5F5A">
        <w:t>step</w:t>
      </w:r>
      <w:r w:rsidR="000A5F5A" w:rsidRPr="000A5F5A">
        <w:t>-</w:t>
      </w:r>
      <w:r w:rsidR="000C2797" w:rsidRPr="000A5F5A">
        <w:t xml:space="preserve">wise </w:t>
      </w:r>
      <w:r w:rsidR="000C2797">
        <w:t>f</w:t>
      </w:r>
      <w:r w:rsidR="00AB761A">
        <w:t>orward selection</w:t>
      </w:r>
      <w:ins w:id="10" w:author="Xu, Jason" w:date="2020-03-21T12:14:00Z">
        <w:r w:rsidR="000C7C88">
          <w:fldChar w:fldCharType="begin" w:fldLock="1"/>
        </w:r>
      </w:ins>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ins w:id="11" w:author="Xu, Jason" w:date="2020-03-21T12:14:00Z">
        <w:r w:rsidR="000C7C88">
          <w:fldChar w:fldCharType="separate"/>
        </w:r>
      </w:ins>
      <w:r w:rsidR="00C37C26" w:rsidRPr="00C37C26">
        <w:rPr>
          <w:noProof/>
          <w:vertAlign w:val="superscript"/>
        </w:rPr>
        <w:t>30</w:t>
      </w:r>
      <w:ins w:id="12" w:author="Xu, Jason" w:date="2020-03-21T12:14:00Z">
        <w:r w:rsidR="000C7C88">
          <w:fldChar w:fldCharType="end"/>
        </w:r>
      </w:ins>
      <w:r w:rsidR="000A5F5A">
        <w:t xml:space="preserve"> </w:t>
      </w:r>
      <w:ins w:id="13" w:author="Xu, Jason" w:date="2020-03-21T12:12:00Z">
        <w:r w:rsidR="0027418E">
          <w:t xml:space="preserve">and </w:t>
        </w:r>
        <w:proofErr w:type="spellStart"/>
        <w:r w:rsidR="00B37C5F">
          <w:t>hyperparameter</w:t>
        </w:r>
        <w:proofErr w:type="spellEnd"/>
        <w:r w:rsidR="00B37C5F">
          <w:t xml:space="preserve"> optimization</w:t>
        </w:r>
      </w:ins>
      <w:ins w:id="14" w:author="Xu, Jason" w:date="2020-03-21T12:14:00Z">
        <w:r w:rsidR="00981F84">
          <w:t xml:space="preserve"> (Table S1)</w:t>
        </w:r>
      </w:ins>
      <w:ins w:id="15" w:author="Xu, Jason" w:date="2020-03-21T12:12:00Z">
        <w:r w:rsidR="00B37C5F">
          <w:t xml:space="preserve"> </w:t>
        </w:r>
      </w:ins>
      <w:r w:rsidR="000A5F5A">
        <w:t>w</w:t>
      </w:r>
      <w:r w:rsidR="00AB761A">
        <w:t>as conducted</w:t>
      </w:r>
      <w:ins w:id="16" w:author="Xu, Jason" w:date="2020-03-21T12:14:00Z">
        <w:r w:rsidR="00981F84">
          <w:t>. A</w:t>
        </w:r>
      </w:ins>
      <w:ins w:id="17" w:author="Xu, Jason" w:date="2020-03-21T12:13:00Z">
        <w:r w:rsidR="000C7C88">
          <w:t xml:space="preserve"> 10-fold grid search cross validation </w:t>
        </w:r>
      </w:ins>
      <w:ins w:id="18" w:author="Xu, Jason" w:date="2020-03-21T12:14:00Z">
        <w:r w:rsidR="00981F84">
          <w:t>was conducte</w:t>
        </w:r>
      </w:ins>
      <w:ins w:id="19" w:author="Xu, Jason" w:date="2020-03-21T12:15:00Z">
        <w:r w:rsidR="00981F84">
          <w:t xml:space="preserve">d </w:t>
        </w:r>
      </w:ins>
      <w:ins w:id="20" w:author="Xu, Jason" w:date="2020-03-21T12:16:00Z">
        <w:r w:rsidR="008062E5">
          <w:t xml:space="preserve">to select the </w:t>
        </w:r>
      </w:ins>
      <w:ins w:id="21" w:author="Xu, Jason" w:date="2020-03-21T12:15:00Z">
        <w:r w:rsidR="0042703A">
          <w:t>optimal classifiers</w:t>
        </w:r>
      </w:ins>
      <w:ins w:id="22" w:author="Xu, Jason" w:date="2020-03-21T14:56:00Z">
        <w:r w:rsidR="000B2AFD">
          <w:t xml:space="preserve"> with both SVM and RF.</w:t>
        </w:r>
      </w:ins>
      <w:ins w:id="23" w:author="Xu, Jason" w:date="2020-03-21T12:15:00Z">
        <w:r w:rsidR="0042703A">
          <w:t xml:space="preserve"> </w:t>
        </w:r>
      </w:ins>
      <w:del w:id="24" w:author="Xu, Jason" w:date="2020-03-21T12:13:00Z">
        <w:r w:rsidR="00154A7E" w:rsidDel="000C7C88">
          <w:delText xml:space="preserve"> </w:delText>
        </w:r>
      </w:del>
      <w:del w:id="25" w:author="Xu, Jason" w:date="2020-03-21T12:16:00Z">
        <w:r w:rsidR="00154A7E" w:rsidDel="008062E5">
          <w:delText>i</w:delText>
        </w:r>
        <w:r w:rsidR="00154A7E" w:rsidRPr="00B70938" w:rsidDel="008062E5">
          <w:rPr>
            <w:strike/>
          </w:rPr>
          <w:delText>n a way</w:delText>
        </w:r>
        <w:r w:rsidR="000C2797" w:rsidRPr="00B70938" w:rsidDel="008062E5">
          <w:rPr>
            <w:strike/>
          </w:rPr>
          <w:delText xml:space="preserve"> that </w:delText>
        </w:r>
        <w:r w:rsidR="00154A7E" w:rsidRPr="00B70938" w:rsidDel="008062E5">
          <w:rPr>
            <w:strike/>
          </w:rPr>
          <w:delText xml:space="preserve">each </w:delText>
        </w:r>
        <w:r w:rsidR="000C2797" w:rsidRPr="00B70938" w:rsidDel="008062E5">
          <w:rPr>
            <w:strike/>
          </w:rPr>
          <w:delText xml:space="preserve">pre-ranked feature </w:delText>
        </w:r>
        <w:r w:rsidR="00254EB6" w:rsidRPr="00B70938" w:rsidDel="008062E5">
          <w:rPr>
            <w:rFonts w:hint="eastAsia"/>
            <w:strike/>
          </w:rPr>
          <w:delText>was</w:delText>
        </w:r>
        <w:r w:rsidR="00254EB6" w:rsidRPr="00B70938" w:rsidDel="008062E5">
          <w:rPr>
            <w:strike/>
          </w:rPr>
          <w:delText xml:space="preserve"> </w:delText>
        </w:r>
        <w:r w:rsidR="000C2797" w:rsidRPr="00B70938" w:rsidDel="008062E5">
          <w:rPr>
            <w:strike/>
          </w:rPr>
          <w:delText xml:space="preserve">added to the </w:delText>
        </w:r>
        <w:r w:rsidR="00154A7E" w:rsidRPr="00B70938" w:rsidDel="008062E5">
          <w:rPr>
            <w:strike/>
          </w:rPr>
          <w:delText xml:space="preserve">classifier </w:delText>
        </w:r>
        <w:r w:rsidR="008F014F" w:rsidRPr="00B70938" w:rsidDel="008062E5">
          <w:rPr>
            <w:strike/>
          </w:rPr>
          <w:delText xml:space="preserve">subsequently </w:delText>
        </w:r>
        <w:r w:rsidR="000C2797" w:rsidRPr="00B70938" w:rsidDel="008062E5">
          <w:rPr>
            <w:strike/>
          </w:rPr>
          <w:delText xml:space="preserve">until the </w:delText>
        </w:r>
        <w:commentRangeStart w:id="26"/>
        <w:r w:rsidR="000C2797" w:rsidRPr="00B70938" w:rsidDel="008062E5">
          <w:rPr>
            <w:strike/>
          </w:rPr>
          <w:delText>model performance</w:delText>
        </w:r>
        <w:commentRangeEnd w:id="26"/>
        <w:r w:rsidR="006C30DA" w:rsidRPr="008062E5" w:rsidDel="008062E5">
          <w:rPr>
            <w:rStyle w:val="CommentReference"/>
          </w:rPr>
          <w:commentReference w:id="26"/>
        </w:r>
        <w:r w:rsidR="000C2797" w:rsidRPr="008062E5" w:rsidDel="008062E5">
          <w:delText xml:space="preserve"> </w:delText>
        </w:r>
        <w:r w:rsidR="00244F0E" w:rsidRPr="008062E5" w:rsidDel="008062E5">
          <w:fldChar w:fldCharType="begin" w:fldLock="1"/>
        </w:r>
        <w:r w:rsidR="00244F0E" w:rsidRPr="008062E5" w:rsidDel="008062E5">
          <w:del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delInstrText>
        </w:r>
        <w:r w:rsidR="00244F0E" w:rsidRPr="008062E5" w:rsidDel="008062E5">
          <w:fldChar w:fldCharType="separate"/>
        </w:r>
        <w:r w:rsidR="00244F0E" w:rsidRPr="008062E5" w:rsidDel="008062E5">
          <w:rPr>
            <w:noProof/>
            <w:vertAlign w:val="superscript"/>
          </w:rPr>
          <w:delText>32</w:delText>
        </w:r>
        <w:r w:rsidR="00244F0E" w:rsidRPr="008062E5" w:rsidDel="008062E5">
          <w:fldChar w:fldCharType="end"/>
        </w:r>
        <w:r w:rsidR="000C2797" w:rsidRPr="008062E5" w:rsidDel="008062E5">
          <w:delText>. With all possible combinations of hyperparametes (</w:delText>
        </w:r>
        <w:commentRangeStart w:id="27"/>
        <w:r w:rsidR="00244F0E" w:rsidRPr="008062E5" w:rsidDel="008062E5">
          <w:delText>Table S1</w:delText>
        </w:r>
        <w:commentRangeEnd w:id="27"/>
        <w:r w:rsidR="000A5F5A" w:rsidRPr="00330E25" w:rsidDel="008062E5">
          <w:rPr>
            <w:rStyle w:val="CommentReference"/>
          </w:rPr>
          <w:commentReference w:id="27"/>
        </w:r>
        <w:r w:rsidR="000C2797" w:rsidRPr="00330E25" w:rsidDel="008062E5">
          <w:rPr>
            <w:strike/>
          </w:rPr>
          <w:delText xml:space="preserve"> </w:delText>
        </w:r>
      </w:del>
      <w:ins w:id="28" w:author="fanzhou kong" w:date="2020-03-19T19:18:00Z">
        <w:del w:id="29" w:author="Xu, Jason" w:date="2020-03-21T12:16:00Z">
          <w:r w:rsidR="000C2797" w:rsidRPr="00330E25" w:rsidDel="008062E5">
            <w:rPr>
              <w:strike/>
            </w:rPr>
            <w:delText>)</w:delText>
          </w:r>
        </w:del>
      </w:ins>
      <w:ins w:id="30" w:author="fanzhou kong" w:date="2020-03-19T19:41:00Z">
        <w:del w:id="31" w:author="Xu, Jason" w:date="2020-03-21T12:16:00Z">
          <w:r w:rsidR="008F014F" w:rsidRPr="00330E25" w:rsidDel="008062E5">
            <w:rPr>
              <w:strike/>
            </w:rPr>
            <w:delText xml:space="preserve"> </w:delText>
          </w:r>
          <w:commentRangeStart w:id="32"/>
          <w:r w:rsidR="008F014F" w:rsidRPr="00330E25" w:rsidDel="008062E5">
            <w:rPr>
              <w:strike/>
            </w:rPr>
            <w:delText>tested</w:delText>
          </w:r>
        </w:del>
      </w:ins>
      <w:ins w:id="33" w:author="fanzhou kong" w:date="2020-03-19T19:18:00Z">
        <w:del w:id="34" w:author="Xu, Jason" w:date="2020-03-21T12:16:00Z">
          <w:r w:rsidR="000C2797" w:rsidRPr="00330E25" w:rsidDel="008062E5">
            <w:rPr>
              <w:strike/>
            </w:rPr>
            <w:delText xml:space="preserve">, </w:delText>
          </w:r>
        </w:del>
      </w:ins>
      <w:commentRangeEnd w:id="32"/>
      <w:del w:id="35" w:author="Xu, Jason" w:date="2020-03-21T12:16:00Z">
        <w:r w:rsidR="00F45181" w:rsidRPr="00330E25" w:rsidDel="008062E5">
          <w:rPr>
            <w:rStyle w:val="CommentReference"/>
            <w:strike/>
          </w:rPr>
          <w:commentReference w:id="32"/>
        </w:r>
        <w:r w:rsidR="000C2797" w:rsidRPr="00330E25" w:rsidDel="008062E5">
          <w:rPr>
            <w:strike/>
          </w:rPr>
          <w:delText>the mode</w:delText>
        </w:r>
        <w:r w:rsidR="000C2797" w:rsidDel="008062E5">
          <w:delText>l performance was evaluated with a 10-fold grid-search cross-validation</w:delText>
        </w:r>
      </w:del>
      <w:del w:id="36" w:author="Xu, Jason" w:date="2020-03-21T11:56:00Z">
        <w:r w:rsidDel="005948B2">
          <w:delText xml:space="preserve"> </w:delText>
        </w:r>
      </w:del>
      <w:del w:id="37" w:author="Xu, Jason" w:date="2020-03-21T12:16:00Z">
        <w:r w:rsidR="003B5136" w:rsidDel="008062E5">
          <w:delText xml:space="preserve">and </w:delText>
        </w:r>
        <w:r w:rsidR="002764BD" w:rsidRPr="00172974" w:rsidDel="008062E5">
          <w:delText xml:space="preserve">optimal </w:delText>
        </w:r>
        <w:r w:rsidR="002764BD" w:rsidRPr="005B66F8" w:rsidDel="008062E5">
          <w:delText>classifiers</w:delText>
        </w:r>
        <w:r w:rsidR="009D346B" w:rsidDel="008062E5">
          <w:delText xml:space="preserve"> were selected based on the </w:delText>
        </w:r>
        <w:r w:rsidR="009D346B" w:rsidRPr="00D5360E" w:rsidDel="008062E5">
          <w:delText>mean accuracy</w:delText>
        </w:r>
        <w:r w:rsidR="002764BD" w:rsidRPr="005B66F8" w:rsidDel="008062E5">
          <w:delText>.</w:delText>
        </w:r>
        <w:r w:rsidR="00F33CE1" w:rsidDel="008062E5">
          <w:delText>.</w:delText>
        </w:r>
        <w:r w:rsidDel="008062E5">
          <w:delText xml:space="preserve"> </w:delText>
        </w:r>
      </w:del>
    </w:p>
    <w:p w14:paraId="622F9B07" w14:textId="0C6CC496" w:rsidR="0006244D" w:rsidRPr="00EC3131" w:rsidRDefault="00921DEE" w:rsidP="007825AF">
      <w:pPr>
        <w:pStyle w:val="ListParagraph"/>
        <w:numPr>
          <w:ilvl w:val="3"/>
          <w:numId w:val="22"/>
        </w:numPr>
        <w:ind w:firstLineChars="0"/>
        <w:jc w:val="both"/>
        <w:rPr>
          <w:color w:val="FF0000"/>
        </w:rPr>
      </w:pPr>
      <w:r>
        <w:lastRenderedPageBreak/>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D05BCE">
        <w:t>reported</w:t>
      </w: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proofErr w:type="spellStart"/>
      <w:r w:rsidR="00A93CF5">
        <w:t>RStudio</w:t>
      </w:r>
      <w:proofErr w:type="spellEnd"/>
      <w:r w:rsidR="00A93CF5">
        <w:t xml:space="preserve">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1F8603BE" w:rsidR="00A43142" w:rsidRPr="00ED28E8" w:rsidRDefault="009A0A08" w:rsidP="00B2354C">
      <w:pPr>
        <w:jc w:val="both"/>
        <w:rPr>
          <w:strike/>
        </w:rPr>
      </w:pPr>
      <w:r>
        <w:t xml:space="preserve">As shown in </w:t>
      </w:r>
      <w:commentRangeStart w:id="38"/>
      <w:r>
        <w:t>Table S</w:t>
      </w:r>
      <w:ins w:id="39" w:author="Xu, Jason" w:date="2020-03-21T11:45:00Z">
        <w:r w:rsidR="00BD3BF0">
          <w:t>2</w:t>
        </w:r>
      </w:ins>
      <w:commentRangeEnd w:id="38"/>
      <w:ins w:id="40" w:author="Xu, Jason" w:date="2020-03-21T12:17:00Z">
        <w:r w:rsidR="00330E25">
          <w:rPr>
            <w:rStyle w:val="CommentReference"/>
          </w:rPr>
          <w:commentReference w:id="38"/>
        </w:r>
      </w:ins>
      <w:del w:id="41" w:author="Xu, Jason" w:date="2020-03-21T11:45:00Z">
        <w:r w:rsidDel="00BD3BF0">
          <w:delText>1</w:delText>
        </w:r>
      </w:del>
      <w:r>
        <w:t>,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 xml:space="preserve">elemental composition in rice </w:t>
      </w:r>
      <w:proofErr w:type="spellStart"/>
      <w:r w:rsidR="004D44D7">
        <w:t>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proofErr w:type="spellEnd"/>
      <w:r>
        <w:fldChar w:fldCharType="end"/>
      </w:r>
      <w:r>
        <w:t xml:space="preserve">. </w:t>
      </w: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7777777" w:rsidR="0071538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unrepresentative sampling</w:t>
      </w:r>
      <w:r w:rsidR="00A66631">
        <w:t xml:space="preserve">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p>
    <w:p w14:paraId="03317B6A" w14:textId="2DA7C194" w:rsidR="00984CFF" w:rsidRDefault="00054217">
      <w:pPr>
        <w:jc w:val="both"/>
        <w:rPr>
          <w:ins w:id="42" w:author="Xu, Jason" w:date="2020-03-22T10:32:00Z"/>
        </w:rPr>
      </w:pPr>
      <w:r>
        <w:t xml:space="preserve">To date, </w:t>
      </w:r>
      <w:r w:rsidR="008A39BF">
        <w:t>ML algorithms such as s</w:t>
      </w:r>
      <w:r w:rsidR="008A39BF" w:rsidRPr="00047224">
        <w:t>upport vector m</w:t>
      </w:r>
      <w:r w:rsidR="008A39BF" w:rsidRPr="00A531B1">
        <w:t>achines (SVM)</w:t>
      </w:r>
      <w:r w:rsidR="008A39BF" w:rsidRPr="00562E7E">
        <w:t xml:space="preserve"> </w:t>
      </w:r>
      <w:r w:rsidR="008A39BF">
        <w:t xml:space="preserve">and </w:t>
      </w:r>
      <w:r w:rsidR="008A39BF" w:rsidRPr="00562E7E">
        <w:t>random forest (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and lead to </w:t>
      </w:r>
      <w:proofErr w:type="spellStart"/>
      <w:r w:rsidR="008A39BF">
        <w:t>predition</w:t>
      </w:r>
      <w:proofErr w:type="spellEnd"/>
      <w:r w:rsidR="008A39BF">
        <w:t xml:space="preserve"> models with increased reliability an</w:t>
      </w:r>
      <w:commentRangeStart w:id="43"/>
      <w:r w:rsidR="008A39BF">
        <w:t>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C52E7B">
        <w:t xml:space="preserve"> </w:t>
      </w:r>
      <w:commentRangeEnd w:id="43"/>
      <w:r w:rsidR="0058647C">
        <w:rPr>
          <w:rStyle w:val="CommentReference"/>
        </w:rPr>
        <w:commentReference w:id="43"/>
      </w:r>
      <w:r w:rsidR="00AE5776">
        <w:t xml:space="preserve">. </w:t>
      </w:r>
      <w:r w:rsidR="007D741D" w:rsidRPr="00E26AA4">
        <w:t>Fig</w:t>
      </w:r>
      <w:r w:rsidR="00FD1695" w:rsidRPr="00E26AA4">
        <w:t>.</w:t>
      </w:r>
      <w:r w:rsidR="007D741D"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330E25">
        <w:t xml:space="preserve"> </w:t>
      </w:r>
      <w:r w:rsidR="00C9398F">
        <w:t xml:space="preserve">before performing </w:t>
      </w:r>
      <w:r w:rsidR="000E6191">
        <w:t xml:space="preserve">machine </w:t>
      </w:r>
      <w:r w:rsidR="00C9398F">
        <w:t>learning</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del w:id="44" w:author="Peng, Hong" w:date="2020-03-17T19:18:00Z">
        <w:r w:rsidR="00F90A4D" w:rsidDel="00F86910">
          <w:delText xml:space="preserve"> </w:delText>
        </w:r>
      </w:del>
      <w:r w:rsidR="00FD5426">
        <w:t xml:space="preserve">with high </w:t>
      </w:r>
      <w:r w:rsidR="008C7690">
        <w:t>predictability, namely 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w:t>
      </w:r>
      <w:r w:rsidR="008358BF">
        <w:t xml:space="preserve"> </w:t>
      </w:r>
      <w:r w:rsidR="000E02ED">
        <w:t>indicating</w:t>
      </w:r>
      <w:ins w:id="45" w:author="Peng, Hong" w:date="2020-03-17T19:30:00Z">
        <w:r w:rsidR="000E02ED">
          <w:t xml:space="preserve"> </w:t>
        </w:r>
      </w:ins>
      <w:r w:rsidR="00E104B2">
        <w:t xml:space="preserve">that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46" w:author="Peng, Hong" w:date="2020-03-17T19:31:00Z">
        <w:r w:rsidR="00774946" w:rsidDel="000E02ED">
          <w:delText xml:space="preserve"> </w:delText>
        </w:r>
      </w:del>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 xml:space="preserve">optimal </w:t>
      </w:r>
      <w:proofErr w:type="spellStart"/>
      <w:r w:rsidR="00B15DEF">
        <w:t>hyperparameters</w:t>
      </w:r>
      <w:proofErr w:type="spellEnd"/>
      <w:r w:rsidR="00A1431E">
        <w:t xml:space="preserve"> </w:t>
      </w:r>
      <w:r w:rsidR="00564010">
        <w:t>applied</w:t>
      </w:r>
      <w:r w:rsidR="00831499">
        <w:t xml:space="preserve"> (Fig. 4b</w:t>
      </w:r>
      <w:r w:rsidR="004D7010">
        <w:t>)</w:t>
      </w:r>
      <w:r w:rsidR="00B15DEF">
        <w:t>.</w:t>
      </w:r>
      <w:r w:rsidR="00DF2B63">
        <w:t xml:space="preserve"> </w:t>
      </w:r>
      <w:del w:id="47" w:author="Xu, Jason" w:date="2020-03-21T15:10:00Z">
        <w:r w:rsidR="000E02ED" w:rsidDel="00B70938">
          <w:delText>Notably, t</w:delText>
        </w:r>
        <w:r w:rsidR="000E02ED" w:rsidDel="00B70938">
          <w:rPr>
            <w:rFonts w:hint="eastAsia"/>
          </w:rPr>
          <w:delText>o</w:delText>
        </w:r>
        <w:r w:rsidR="000E02ED" w:rsidDel="00B70938">
          <w:delText xml:space="preserve"> ensure the integrity of the </w:delText>
        </w:r>
        <w:r w:rsidR="000E02ED" w:rsidDel="00B70938">
          <w:lastRenderedPageBreak/>
          <w:delText xml:space="preserve">validation process and to avoid selection bias </w:delText>
        </w:r>
      </w:del>
      <w:ins w:id="48" w:author="fanzhou kong" w:date="2020-03-20T10:22:00Z">
        <w:del w:id="49" w:author="Xu, Jason" w:date="2020-03-21T15:10:00Z">
          <w:r w:rsidR="00435087" w:rsidDel="00B70938">
            <w:rPr>
              <w:rFonts w:hint="eastAsia"/>
            </w:rPr>
            <w:delText>,</w:delText>
          </w:r>
        </w:del>
      </w:ins>
      <w:del w:id="50" w:author="Xu, Jason" w:date="2020-03-21T15:10:00Z">
        <w:r w:rsidR="000E02ED" w:rsidDel="00B70938">
          <w:delText xml:space="preserve"> </w:delText>
        </w:r>
        <w:r w:rsidR="000E02ED" w:rsidDel="00B70938">
          <w:rPr>
            <w:rFonts w:hint="eastAsia"/>
          </w:rPr>
          <w:delText>fea</w:delText>
        </w:r>
        <w:r w:rsidR="000E02ED" w:rsidDel="00B70938">
          <w:delText xml:space="preserve">ture selection </w:delText>
        </w:r>
        <w:r w:rsidR="000E02ED" w:rsidRPr="00F1393C" w:rsidDel="00B70938">
          <w:delText>w</w:delText>
        </w:r>
        <w:r w:rsidR="000E02ED" w:rsidDel="00B70938">
          <w:delText>as only applied to the training se</w:delText>
        </w:r>
      </w:del>
      <w:del w:id="51" w:author="Xu, Jason" w:date="2020-03-22T10:32:00Z">
        <w:r w:rsidR="000E02ED" w:rsidDel="00984CFF">
          <w:delText>t</w:delText>
        </w:r>
        <w:r w:rsidR="000E02ED" w:rsidDel="00984CFF">
          <w:fldChar w:fldCharType="begin" w:fldLock="1"/>
        </w:r>
        <w:r w:rsidR="002E1C3D" w:rsidDel="00984CFF">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2&lt;/sup&gt;","plainTextFormattedCitation":"42","previouslyFormattedCitation":"&lt;sup&gt;40&lt;/sup&gt;"},"properties":{"noteIndex":0},"schema":"https://github.com/citation-style-language/schema/raw/master/csl-citation.json"}</w:delInstrText>
        </w:r>
        <w:r w:rsidR="000E02ED" w:rsidDel="00984CFF">
          <w:fldChar w:fldCharType="separate"/>
        </w:r>
        <w:r w:rsidR="002E1C3D" w:rsidRPr="002E1C3D" w:rsidDel="00984CFF">
          <w:rPr>
            <w:noProof/>
            <w:vertAlign w:val="superscript"/>
          </w:rPr>
          <w:delText>42</w:delText>
        </w:r>
        <w:r w:rsidR="000E02ED" w:rsidDel="00984CFF">
          <w:fldChar w:fldCharType="end"/>
        </w:r>
      </w:del>
      <w:ins w:id="52" w:author="Peng, Hong" w:date="2020-03-17T19:36:00Z">
        <w:del w:id="53" w:author="Xu, Jason" w:date="2020-03-22T10:32:00Z">
          <w:r w:rsidR="000E02ED" w:rsidDel="00984CFF">
            <w:delText xml:space="preserve"> </w:delText>
          </w:r>
        </w:del>
        <w:r w:rsidR="000E02ED">
          <w:t>.</w:t>
        </w:r>
      </w:ins>
    </w:p>
    <w:p w14:paraId="6B587961" w14:textId="61D9FCCD" w:rsidR="00831499" w:rsidRDefault="00062FF6">
      <w:pPr>
        <w:jc w:val="both"/>
      </w:pPr>
      <w:ins w:id="54" w:author="fanzhou kong" w:date="2020-03-19T20:11:00Z">
        <w:r>
          <w:t xml:space="preserve"> </w:t>
        </w:r>
      </w:ins>
      <w:commentRangeStart w:id="55"/>
      <w:ins w:id="56" w:author="Xu, Jason" w:date="2020-03-21T12:31:00Z">
        <w:r w:rsidR="00685E96">
          <w:t xml:space="preserve">Previous study showed that </w:t>
        </w:r>
      </w:ins>
      <w:ins w:id="57" w:author="Xu, Jason" w:date="2020-03-21T12:32:00Z">
        <w:r w:rsidR="008A60FE">
          <w:t xml:space="preserve">an </w:t>
        </w:r>
      </w:ins>
      <w:r w:rsidR="00685E96">
        <w:t>e</w:t>
      </w:r>
      <w:ins w:id="58" w:author="fanzhou kong" w:date="2020-03-20T16:52:00Z">
        <w:r w:rsidR="00E474E7">
          <w:t>arly exposure of</w:t>
        </w:r>
      </w:ins>
      <w:ins w:id="59" w:author="fanzhou kong" w:date="2020-03-20T10:12:00Z">
        <w:r w:rsidR="00FC501D">
          <w:t xml:space="preserve"> </w:t>
        </w:r>
        <w:r w:rsidR="00FC501D" w:rsidRPr="00FC501D">
          <w:t>f</w:t>
        </w:r>
      </w:ins>
      <w:commentRangeEnd w:id="55"/>
      <w:r w:rsidR="00155133">
        <w:rPr>
          <w:rStyle w:val="CommentReference"/>
        </w:rPr>
        <w:commentReference w:id="55"/>
      </w:r>
      <w:ins w:id="60" w:author="fanzhou kong" w:date="2020-03-20T10:12:00Z">
        <w:r w:rsidR="00FC501D" w:rsidRPr="00FC501D">
          <w:t xml:space="preserve">eature selection </w:t>
        </w:r>
      </w:ins>
      <w:ins w:id="61" w:author="fanzhou kong" w:date="2020-03-20T16:52:00Z">
        <w:r w:rsidR="00E474E7">
          <w:t>to the</w:t>
        </w:r>
      </w:ins>
      <w:ins w:id="62" w:author="fanzhou kong" w:date="2020-03-20T10:12:00Z">
        <w:r w:rsidR="00FC501D" w:rsidRPr="00FC501D">
          <w:t xml:space="preserve"> </w:t>
        </w:r>
      </w:ins>
      <w:ins w:id="63" w:author="Xu, Jason" w:date="2020-03-21T12:31:00Z">
        <w:r w:rsidR="003B7BFC">
          <w:t>ent</w:t>
        </w:r>
      </w:ins>
      <w:ins w:id="64" w:author="Xu, Jason" w:date="2020-03-21T12:32:00Z">
        <w:r w:rsidR="00685E96">
          <w:t xml:space="preserve">ire </w:t>
        </w:r>
      </w:ins>
      <w:ins w:id="65" w:author="fanzhou kong" w:date="2020-03-20T10:12:00Z">
        <w:r w:rsidR="00FC501D" w:rsidRPr="00FC501D">
          <w:t>data</w:t>
        </w:r>
      </w:ins>
      <w:ins w:id="66" w:author="Xu, Jason" w:date="2020-03-21T12:32:00Z">
        <w:r w:rsidR="00685E96">
          <w:t>set</w:t>
        </w:r>
      </w:ins>
      <w:ins w:id="67" w:author="fanzhou kong" w:date="2020-03-20T10:12:00Z">
        <w:r w:rsidR="00FC501D" w:rsidRPr="00FC501D">
          <w:t xml:space="preserve"> </w:t>
        </w:r>
      </w:ins>
      <w:ins w:id="68" w:author="fanzhou kong" w:date="2020-03-20T16:52:00Z">
        <w:r w:rsidR="00E474E7">
          <w:t>prior to</w:t>
        </w:r>
      </w:ins>
      <w:ins w:id="69" w:author="fanzhou kong" w:date="2020-03-20T10:12:00Z">
        <w:r w:rsidR="00FC501D" w:rsidRPr="00FC501D">
          <w:t xml:space="preserve"> building and validating the model</w:t>
        </w:r>
      </w:ins>
      <w:ins w:id="70" w:author="fanzhou kong" w:date="2020-03-19T20:11:00Z">
        <w:r>
          <w:t xml:space="preserve"> </w:t>
        </w:r>
      </w:ins>
      <w:ins w:id="71" w:author="fanzhou kong" w:date="2020-03-20T16:58:00Z">
        <w:r w:rsidR="00E474E7">
          <w:t xml:space="preserve">often leads to too optimistic </w:t>
        </w:r>
      </w:ins>
      <w:ins w:id="72" w:author="fanzhou kong" w:date="2020-03-20T17:00:00Z">
        <w:r w:rsidR="00CF66EA">
          <w:t>performance</w:t>
        </w:r>
      </w:ins>
      <w:ins w:id="73" w:author="fanzhou kong" w:date="2020-03-20T16:59:00Z">
        <w:r w:rsidR="00E474E7">
          <w:t xml:space="preserve">, which was </w:t>
        </w:r>
      </w:ins>
      <w:ins w:id="74" w:author="fanzhou kong" w:date="2020-03-20T17:00:00Z">
        <w:r w:rsidR="00CF66EA">
          <w:t xml:space="preserve">usually </w:t>
        </w:r>
      </w:ins>
      <w:proofErr w:type="spellStart"/>
      <w:ins w:id="75" w:author="fanzhou kong" w:date="2020-03-20T16:59:00Z">
        <w:r w:rsidR="00E474E7">
          <w:t>refered</w:t>
        </w:r>
        <w:proofErr w:type="spellEnd"/>
        <w:r w:rsidR="00E474E7">
          <w:t xml:space="preserve"> as selection bias</w:t>
        </w:r>
      </w:ins>
      <w:ins w:id="76" w:author="Xu, Jason" w:date="2020-03-21T15:11:00Z">
        <w:r w:rsidR="00B70938">
          <w:fldChar w:fldCharType="begin" w:fldLock="1"/>
        </w:r>
      </w:ins>
      <w:r w:rsidR="002C0B5B">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2&lt;/sup&gt;","plainTextFormattedCitation":"42","previouslyFormattedCitation":"&lt;sup&gt;42&lt;/sup&gt;"},"properties":{"noteIndex":0},"schema":"https://github.com/citation-style-language/schema/raw/master/csl-citation.json"}</w:instrText>
      </w:r>
      <w:ins w:id="77" w:author="Xu, Jason" w:date="2020-03-21T15:11:00Z">
        <w:r w:rsidR="00B70938">
          <w:fldChar w:fldCharType="separate"/>
        </w:r>
      </w:ins>
      <w:r w:rsidR="002E1C3D" w:rsidRPr="002E1C3D">
        <w:rPr>
          <w:noProof/>
          <w:vertAlign w:val="superscript"/>
        </w:rPr>
        <w:t>42</w:t>
      </w:r>
      <w:ins w:id="78" w:author="Xu, Jason" w:date="2020-03-21T15:11:00Z">
        <w:r w:rsidR="00B70938">
          <w:fldChar w:fldCharType="end"/>
        </w:r>
      </w:ins>
      <w:ins w:id="79" w:author="fanzhou kong" w:date="2020-03-20T17:00:00Z">
        <w:r w:rsidR="00CF66EA">
          <w:t xml:space="preserve"> </w:t>
        </w:r>
        <w:commentRangeStart w:id="80"/>
        <w:r w:rsidR="00CF66EA">
          <w:t>(reference)</w:t>
        </w:r>
      </w:ins>
      <w:commentRangeEnd w:id="80"/>
      <w:r w:rsidR="00984CFF">
        <w:rPr>
          <w:rStyle w:val="CommentReference"/>
        </w:rPr>
        <w:commentReference w:id="80"/>
      </w:r>
      <w:commentRangeStart w:id="81"/>
      <w:ins w:id="82" w:author="fanzhou kong" w:date="2020-03-20T16:59:00Z">
        <w:r w:rsidR="00E474E7">
          <w:t>.</w:t>
        </w:r>
      </w:ins>
      <w:ins w:id="83" w:author="fanzhou kong" w:date="2020-03-20T16:57:00Z">
        <w:r w:rsidR="00E474E7">
          <w:t xml:space="preserve"> </w:t>
        </w:r>
      </w:ins>
      <w:proofErr w:type="spellStart"/>
      <w:ins w:id="84" w:author="fanzhou kong" w:date="2020-03-20T17:01:00Z">
        <w:r w:rsidR="00CF66EA">
          <w:t>Krawczuk</w:t>
        </w:r>
        <w:proofErr w:type="spellEnd"/>
        <w:r w:rsidR="00CF66EA">
          <w:t xml:space="preserve"> et al</w:t>
        </w:r>
      </w:ins>
      <w:ins w:id="85" w:author="fanzhou kong" w:date="2020-03-20T17:07:00Z">
        <w:r w:rsidR="00CF66EA">
          <w:t>.</w:t>
        </w:r>
      </w:ins>
      <w:commentRangeEnd w:id="81"/>
      <w:r w:rsidR="00523C70">
        <w:rPr>
          <w:rStyle w:val="CommentReference"/>
        </w:rPr>
        <w:commentReference w:id="81"/>
      </w:r>
      <w:ins w:id="86" w:author="fanzhou kong" w:date="2020-03-20T17:01:00Z">
        <w:r w:rsidR="00CF66EA">
          <w:t xml:space="preserve"> showed that </w:t>
        </w:r>
      </w:ins>
      <w:ins w:id="87" w:author="fanzhou kong" w:date="2020-03-20T17:04:00Z">
        <w:r w:rsidR="00CF66EA">
          <w:t xml:space="preserve">the </w:t>
        </w:r>
      </w:ins>
      <w:ins w:id="88" w:author="fanzhou kong" w:date="2020-03-20T17:01:00Z">
        <w:r w:rsidR="00CF66EA">
          <w:t xml:space="preserve">deviation </w:t>
        </w:r>
      </w:ins>
      <w:ins w:id="89" w:author="fanzhou kong" w:date="2020-03-20T17:02:00Z">
        <w:r w:rsidR="00CF66EA">
          <w:t>from the tr</w:t>
        </w:r>
      </w:ins>
      <w:ins w:id="90" w:author="fanzhou kong" w:date="2020-03-20T17:03:00Z">
        <w:r w:rsidR="00CF66EA">
          <w:t xml:space="preserve">ue validation accuracy </w:t>
        </w:r>
      </w:ins>
      <w:ins w:id="91" w:author="fanzhou kong" w:date="2020-03-20T17:01:00Z">
        <w:r w:rsidR="00CF66EA">
          <w:t xml:space="preserve">caused by the selection bias </w:t>
        </w:r>
      </w:ins>
      <w:ins w:id="92" w:author="fanzhou kong" w:date="2020-03-20T17:05:00Z">
        <w:r w:rsidR="00CF66EA">
          <w:t>was profound (</w:t>
        </w:r>
      </w:ins>
      <w:ins w:id="93" w:author="fanzhou kong" w:date="2020-03-20T17:03:00Z">
        <w:r w:rsidR="00CF66EA">
          <w:t>from 2.6%</w:t>
        </w:r>
      </w:ins>
      <w:ins w:id="94" w:author="fanzhou kong" w:date="2020-03-20T17:04:00Z">
        <w:r w:rsidR="00CF66EA">
          <w:t xml:space="preserve"> to 41.67%</w:t>
        </w:r>
      </w:ins>
      <w:ins w:id="95" w:author="fanzhou kong" w:date="2020-03-20T17:05:00Z">
        <w:r w:rsidR="00CF66EA">
          <w:t>).</w:t>
        </w:r>
      </w:ins>
      <w:ins w:id="96" w:author="fanzhou kong" w:date="2020-03-20T17:07:00Z">
        <w:r w:rsidR="00CF66EA">
          <w:t xml:space="preserve"> Similar obs</w:t>
        </w:r>
      </w:ins>
      <w:ins w:id="97" w:author="fanzhou kong" w:date="2020-03-20T17:08:00Z">
        <w:r w:rsidR="00CF66EA">
          <w:t xml:space="preserve">ervation was made by </w:t>
        </w:r>
        <w:proofErr w:type="spellStart"/>
        <w:r w:rsidR="00CF66EA">
          <w:t>Ambroise</w:t>
        </w:r>
        <w:proofErr w:type="spellEnd"/>
        <w:r w:rsidR="00CF66EA">
          <w:t xml:space="preserve"> et al.</w:t>
        </w:r>
      </w:ins>
      <w:ins w:id="98" w:author="Xu, Jason" w:date="2020-03-21T12:24:00Z">
        <w:r w:rsidR="007C21DD">
          <w:t xml:space="preserve">, </w:t>
        </w:r>
      </w:ins>
      <w:ins w:id="99" w:author="fanzhou kong" w:date="2020-03-20T17:08:00Z">
        <w:r w:rsidR="00CF66EA">
          <w:t xml:space="preserve"> </w:t>
        </w:r>
      </w:ins>
      <w:ins w:id="100" w:author="fanzhou kong" w:date="2020-03-20T17:09:00Z">
        <w:r w:rsidR="00CF66EA">
          <w:t>that</w:t>
        </w:r>
      </w:ins>
      <w:ins w:id="101" w:author="fanzhou kong" w:date="2020-03-20T17:08:00Z">
        <w:r w:rsidR="00CF66EA">
          <w:t xml:space="preserve"> they re-examined the experiment done by </w:t>
        </w:r>
        <w:proofErr w:type="spellStart"/>
        <w:r w:rsidR="00CF66EA">
          <w:t>Guyon</w:t>
        </w:r>
        <w:proofErr w:type="spellEnd"/>
        <w:r w:rsidR="00CF66EA">
          <w:t xml:space="preserve"> et al. and found</w:t>
        </w:r>
      </w:ins>
      <w:ins w:id="102" w:author="fanzhou kong" w:date="2020-03-20T17:11:00Z">
        <w:r w:rsidR="003D04A0">
          <w:t xml:space="preserve"> a </w:t>
        </w:r>
        <w:r w:rsidR="003D04A0" w:rsidRPr="003D04A0">
          <w:t>non</w:t>
        </w:r>
      </w:ins>
      <w:ins w:id="103" w:author="Xu, Jason" w:date="2020-03-21T12:51:00Z">
        <w:r w:rsidR="001834E2">
          <w:t>-</w:t>
        </w:r>
      </w:ins>
      <w:ins w:id="104" w:author="fanzhou kong" w:date="2020-03-20T17:11:00Z">
        <w:r w:rsidR="003D04A0" w:rsidRPr="003D04A0">
          <w:t>negligible</w:t>
        </w:r>
      </w:ins>
      <w:ins w:id="105" w:author="fanzhou kong" w:date="2020-03-20T17:08:00Z">
        <w:r w:rsidR="00CF66EA">
          <w:t xml:space="preserve"> </w:t>
        </w:r>
      </w:ins>
      <w:ins w:id="106" w:author="fanzhou kong" w:date="2020-03-20T17:11:00Z">
        <w:r w:rsidR="003D04A0">
          <w:t xml:space="preserve">deviation to true </w:t>
        </w:r>
      </w:ins>
      <w:ins w:id="107" w:author="fanzhou kong" w:date="2020-03-20T17:12:00Z">
        <w:r w:rsidR="003D04A0">
          <w:t>validation as well</w:t>
        </w:r>
      </w:ins>
      <w:ins w:id="108" w:author="fanzhou kong" w:date="2020-03-20T17:10:00Z">
        <w:r w:rsidR="003D04A0">
          <w:t xml:space="preserve"> (from</w:t>
        </w:r>
      </w:ins>
      <w:ins w:id="109" w:author="fanzhou kong" w:date="2020-03-20T17:09:00Z">
        <w:r w:rsidR="00CF66EA">
          <w:t xml:space="preserve"> 17.5%</w:t>
        </w:r>
      </w:ins>
      <w:ins w:id="110" w:author="fanzhou kong" w:date="2020-03-20T17:10:00Z">
        <w:r w:rsidR="003D04A0">
          <w:t xml:space="preserve"> to 30%)</w:t>
        </w:r>
      </w:ins>
      <w:ins w:id="111" w:author="fanzhou kong" w:date="2020-03-20T17:09:00Z">
        <w:r w:rsidR="00CF66EA">
          <w:t>.</w:t>
        </w:r>
      </w:ins>
      <w:ins w:id="112" w:author="fanzhou kong" w:date="2020-03-20T17:05:00Z">
        <w:r w:rsidR="00CF66EA">
          <w:t xml:space="preserve"> </w:t>
        </w:r>
      </w:ins>
      <w:ins w:id="113" w:author="fanzhou kong" w:date="2020-03-20T17:06:00Z">
        <w:r w:rsidR="00CF66EA">
          <w:t xml:space="preserve">Consequently, </w:t>
        </w:r>
        <w:proofErr w:type="spellStart"/>
        <w:r w:rsidR="00CF66EA">
          <w:t>Krawczuk</w:t>
        </w:r>
        <w:proofErr w:type="spellEnd"/>
        <w:r w:rsidR="00CF66EA">
          <w:t xml:space="preserve"> et al. </w:t>
        </w:r>
      </w:ins>
      <w:ins w:id="114" w:author="fanzhou kong" w:date="2020-03-20T17:18:00Z">
        <w:r w:rsidR="003D04A0">
          <w:t>concluded that</w:t>
        </w:r>
      </w:ins>
      <w:ins w:id="115" w:author="fanzhou kong" w:date="2020-03-20T17:14:00Z">
        <w:r w:rsidR="003D04A0">
          <w:t xml:space="preserve"> </w:t>
        </w:r>
      </w:ins>
      <w:ins w:id="116" w:author="fanzhou kong" w:date="2020-03-20T17:06:00Z">
        <w:r w:rsidR="00CF66EA">
          <w:t>cross-validation</w:t>
        </w:r>
      </w:ins>
      <w:ins w:id="117" w:author="fanzhou kong" w:date="2020-03-20T17:15:00Z">
        <w:r w:rsidR="003D04A0">
          <w:t xml:space="preserve"> on training set</w:t>
        </w:r>
      </w:ins>
      <w:ins w:id="118" w:author="fanzhou kong" w:date="2020-03-20T17:06:00Z">
        <w:r w:rsidR="00CF66EA">
          <w:t xml:space="preserve"> </w:t>
        </w:r>
      </w:ins>
      <w:ins w:id="119" w:author="fanzhou kong" w:date="2020-03-20T17:15:00Z">
        <w:r w:rsidR="003D04A0">
          <w:t xml:space="preserve">only </w:t>
        </w:r>
      </w:ins>
      <w:ins w:id="120" w:author="fanzhou kong" w:date="2020-03-20T17:06:00Z">
        <w:r w:rsidR="00CF66EA">
          <w:t xml:space="preserve">for feature selection </w:t>
        </w:r>
      </w:ins>
      <w:ins w:id="121" w:author="fanzhou kong" w:date="2020-03-20T17:19:00Z">
        <w:r w:rsidR="003D04A0">
          <w:t>would help</w:t>
        </w:r>
      </w:ins>
      <w:ins w:id="122" w:author="fanzhou kong" w:date="2020-03-20T17:06:00Z">
        <w:r w:rsidR="00CF66EA">
          <w:t xml:space="preserve"> eliminat</w:t>
        </w:r>
      </w:ins>
      <w:ins w:id="123" w:author="fanzhou kong" w:date="2020-03-20T17:14:00Z">
        <w:r w:rsidR="003D04A0">
          <w:t>e</w:t>
        </w:r>
      </w:ins>
      <w:ins w:id="124" w:author="fanzhou kong" w:date="2020-03-20T17:06:00Z">
        <w:r w:rsidR="00CF66EA">
          <w:t xml:space="preserve"> the selection bias</w:t>
        </w:r>
      </w:ins>
      <w:ins w:id="125" w:author="fanzhou kong" w:date="2020-03-20T17:12:00Z">
        <w:r w:rsidR="003D04A0">
          <w:t>. To avoid such selection bias and construct</w:t>
        </w:r>
      </w:ins>
      <w:ins w:id="126" w:author="fanzhou kong" w:date="2020-03-20T17:13:00Z">
        <w:r w:rsidR="003D04A0">
          <w:t xml:space="preserve"> reliable models</w:t>
        </w:r>
      </w:ins>
      <w:ins w:id="127" w:author="fanzhou kong" w:date="2020-03-20T17:12:00Z">
        <w:r w:rsidR="003D04A0">
          <w:t>,</w:t>
        </w:r>
      </w:ins>
      <w:ins w:id="128" w:author="fanzhou kong" w:date="2020-03-20T10:23:00Z">
        <w:r w:rsidR="00435087">
          <w:t xml:space="preserve"> we carefully implemented the feature selection in our workflow</w:t>
        </w:r>
      </w:ins>
      <w:ins w:id="129" w:author="fanzhou kong" w:date="2020-03-20T17:14:00Z">
        <w:r w:rsidR="003D04A0">
          <w:t xml:space="preserve"> </w:t>
        </w:r>
      </w:ins>
      <w:ins w:id="130" w:author="fanzhou kong" w:date="2020-03-20T17:15:00Z">
        <w:r w:rsidR="003D04A0">
          <w:t xml:space="preserve">in accordance with the </w:t>
        </w:r>
      </w:ins>
      <w:ins w:id="131" w:author="fanzhou kong" w:date="2020-03-20T17:19:00Z">
        <w:r w:rsidR="003D04A0">
          <w:t>conclusion</w:t>
        </w:r>
      </w:ins>
      <w:ins w:id="132" w:author="fanzhou kong" w:date="2020-03-20T17:15:00Z">
        <w:r w:rsidR="003D04A0">
          <w:t xml:space="preserve"> made by </w:t>
        </w:r>
        <w:proofErr w:type="spellStart"/>
        <w:r w:rsidR="003D04A0">
          <w:t>Krawczuk</w:t>
        </w:r>
        <w:proofErr w:type="spellEnd"/>
        <w:r w:rsidR="003D04A0">
          <w:t xml:space="preserve"> et al</w:t>
        </w:r>
      </w:ins>
      <w:ins w:id="133" w:author="fanzhou kong" w:date="2020-03-20T10:24:00Z">
        <w:r w:rsidR="00435087">
          <w:t>.</w:t>
        </w:r>
      </w:ins>
      <w:ins w:id="134" w:author="fanzhou kong" w:date="2020-03-19T20:25:00Z">
        <w:r w:rsidR="008272A2">
          <w:t xml:space="preserve"> </w:t>
        </w:r>
      </w:ins>
    </w:p>
    <w:p w14:paraId="39F5094F" w14:textId="49E81760" w:rsidR="00D272E6" w:rsidRDefault="00E84870">
      <w:pPr>
        <w:jc w:val="both"/>
      </w:pPr>
      <w:commentRangeStart w:id="135"/>
      <w:r>
        <w:t>While</w:t>
      </w:r>
      <w:commentRangeEnd w:id="135"/>
      <w:r w:rsidR="008F6571">
        <w:rPr>
          <w:rStyle w:val="CommentReference"/>
        </w:rPr>
        <w:commentReference w:id="135"/>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prediction model</w:t>
      </w:r>
      <w:r w:rsidR="00C37C26">
        <w:fldChar w:fldCharType="begin" w:fldLock="1"/>
      </w:r>
      <w:r w:rsidR="002C0B5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2E1C3D" w:rsidRPr="002E1C3D">
        <w:rPr>
          <w:noProof/>
          <w:vertAlign w:val="superscript"/>
        </w:rPr>
        <w:t>43</w:t>
      </w:r>
      <w:r w:rsidR="00C37C26">
        <w:fldChar w:fldCharType="end"/>
      </w:r>
      <w:r w:rsidR="0008257C">
        <w:t>.</w:t>
      </w:r>
      <w:r w:rsidR="00610F95">
        <w:t xml:space="preserve"> </w:t>
      </w:r>
      <w:r w:rsidR="0008257C">
        <w:t xml:space="preserve">According to the Principle of </w:t>
      </w:r>
      <w:r w:rsidR="00CA2BA4">
        <w:t>Proper Validation</w:t>
      </w:r>
      <w:ins w:id="136" w:author="Xu, Jason" w:date="2020-03-21T15:59:00Z">
        <w:r w:rsidR="00610F95">
          <w:t xml:space="preserve"> (PPV)</w:t>
        </w:r>
      </w:ins>
      <w:r w:rsidR="00CA2BA4">
        <w:fldChar w:fldCharType="begin" w:fldLock="1"/>
      </w:r>
      <w:r w:rsidR="002C0B5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2E1C3D" w:rsidRPr="002E1C3D">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 xml:space="preserve">separate dataset </w:t>
      </w:r>
      <w:r w:rsidR="00CA2BA4">
        <w:t xml:space="preserve"> </w:t>
      </w:r>
      <w:r w:rsidR="001239DA">
        <w:rPr>
          <w:rFonts w:hint="eastAsia"/>
        </w:rPr>
        <w:t>(</w:t>
      </w:r>
      <w:r w:rsidR="0034007A">
        <w:t>test</w:t>
      </w:r>
      <w:r w:rsidR="009A3201">
        <w:t>ing set</w:t>
      </w:r>
      <w:r w:rsidR="001239DA">
        <w: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2C0B5B">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2E1C3D" w:rsidRPr="002E1C3D">
        <w:rPr>
          <w:noProof/>
          <w:vertAlign w:val="superscript"/>
        </w:rPr>
        <w:t>43</w:t>
      </w:r>
      <w:r w:rsidR="00B23251">
        <w:fldChar w:fldCharType="end"/>
      </w:r>
      <w:r w:rsidR="006E22F5">
        <w:t xml:space="preserve"> for model assessment</w:t>
      </w:r>
      <w:r w:rsidR="00B23251">
        <w:t>.</w:t>
      </w:r>
      <w:commentRangeStart w:id="137"/>
      <w:del w:id="138" w:author="Xu, Jason" w:date="2020-03-21T15:59:00Z">
        <w:r w:rsidR="00B15DEF" w:rsidDel="00610F95">
          <w:delText xml:space="preserve"> </w:delText>
        </w:r>
      </w:del>
      <w:ins w:id="139" w:author="fanzhou kong" w:date="2020-03-20T11:47:00Z">
        <w:del w:id="140" w:author="Xu, Jason" w:date="2020-03-21T15:59:00Z">
          <w:r w:rsidR="00E02217" w:rsidRPr="00E02217" w:rsidDel="00610F95">
            <w:delText>Besides proper chosen validation process, the algorithms used to contruct the prediction model</w:delText>
          </w:r>
        </w:del>
      </w:ins>
      <w:commentRangeEnd w:id="137"/>
      <w:del w:id="141" w:author="Xu, Jason" w:date="2020-03-21T15:59:00Z">
        <w:r w:rsidR="00742144" w:rsidDel="00610F95">
          <w:rPr>
            <w:rStyle w:val="CommentReference"/>
          </w:rPr>
          <w:commentReference w:id="137"/>
        </w:r>
      </w:del>
      <w:ins w:id="142" w:author="fanzhou kong" w:date="2020-03-20T11:47:00Z">
        <w:del w:id="143" w:author="Xu, Jason" w:date="2020-03-21T15:59:00Z">
          <w:r w:rsidR="00E02217" w:rsidRPr="00E02217" w:rsidDel="00610F95">
            <w:delText xml:space="preserve"> are pivotal for </w:delText>
          </w:r>
        </w:del>
      </w:ins>
      <w:commentRangeStart w:id="144"/>
      <w:ins w:id="145" w:author="fanzhou kong" w:date="2020-03-20T17:21:00Z">
        <w:del w:id="146" w:author="Xu, Jason" w:date="2020-03-21T15:59:00Z">
          <w:r w:rsidR="00C740AB" w:rsidDel="00610F95">
            <w:delText>construction of reliable workflow</w:delText>
          </w:r>
        </w:del>
      </w:ins>
      <w:ins w:id="147" w:author="fanzhou kong" w:date="2020-03-20T11:47:00Z">
        <w:del w:id="148" w:author="Xu, Jason" w:date="2020-03-21T15:59:00Z">
          <w:r w:rsidR="00E02217" w:rsidRPr="00E02217" w:rsidDel="00610F95">
            <w:delText>.</w:delText>
          </w:r>
        </w:del>
      </w:ins>
      <w:commentRangeEnd w:id="144"/>
      <w:r w:rsidR="00D70769">
        <w:rPr>
          <w:rStyle w:val="CommentReference"/>
        </w:rPr>
        <w:commentReference w:id="144"/>
      </w:r>
      <w:ins w:id="149" w:author="fanzhou kong" w:date="2020-03-20T11:47:00Z">
        <w:del w:id="150" w:author="Xu, Jason" w:date="2020-03-21T15:59:00Z">
          <w:r w:rsidR="00E02217" w:rsidRPr="00E02217" w:rsidDel="00610F95">
            <w:delText xml:space="preserve">  </w:delText>
          </w:r>
        </w:del>
      </w:ins>
      <w:ins w:id="151" w:author="fanzhou kong" w:date="2020-03-20T11:50:00Z">
        <w:del w:id="152" w:author="Xu, Jason" w:date="2020-03-21T15:59:00Z">
          <w:r w:rsidR="00A6440E" w:rsidDel="00610F95">
            <w:delText>M</w:delText>
          </w:r>
        </w:del>
      </w:ins>
      <w:ins w:id="153" w:author="fanzhou kong" w:date="2020-03-20T11:47:00Z">
        <w:del w:id="154" w:author="Xu, Jason" w:date="2020-03-21T15:59:00Z">
          <w:r w:rsidR="00E02217" w:rsidRPr="00E02217" w:rsidDel="00610F95">
            <w:delText xml:space="preserve">achine learning algoritms </w:delText>
          </w:r>
        </w:del>
      </w:ins>
      <w:ins w:id="155" w:author="fanzhou kong" w:date="2020-03-20T11:50:00Z">
        <w:del w:id="156" w:author="Xu, Jason" w:date="2020-03-21T15:59:00Z">
          <w:r w:rsidR="00A6440E" w:rsidDel="00610F95">
            <w:delText>ha</w:delText>
          </w:r>
        </w:del>
      </w:ins>
      <w:ins w:id="157" w:author="fanzhou kong" w:date="2020-03-20T17:22:00Z">
        <w:del w:id="158" w:author="Xu, Jason" w:date="2020-03-21T15:59:00Z">
          <w:r w:rsidR="00C740AB" w:rsidDel="00610F95">
            <w:delText xml:space="preserve">ve been </w:delText>
          </w:r>
        </w:del>
      </w:ins>
      <w:ins w:id="159" w:author="fanzhou kong" w:date="2020-03-20T11:47:00Z">
        <w:del w:id="160" w:author="Xu, Jason" w:date="2020-03-21T15:59:00Z">
          <w:r w:rsidR="00E02217" w:rsidRPr="00E02217" w:rsidDel="00610F95">
            <w:delText>rapidly developed in the past decade and have been reported to have higher performance than traditional discriminant analysis methods (MVA</w:delText>
          </w:r>
        </w:del>
        <w:del w:id="161" w:author="Xu, Jason" w:date="2020-03-21T12:59:00Z">
          <w:r w:rsidR="00E02217" w:rsidRPr="00E02217" w:rsidDel="003D52B2">
            <w:delText>?</w:delText>
          </w:r>
        </w:del>
        <w:del w:id="162" w:author="Xu, Jason" w:date="2020-03-21T15:59:00Z">
          <w:r w:rsidR="00E02217" w:rsidRPr="00E02217" w:rsidDel="00610F95">
            <w:delText>) (reference) for complex datasets in various research areas</w:delText>
          </w:r>
        </w:del>
      </w:ins>
      <w:ins w:id="163" w:author="fanzhou kong" w:date="2020-03-20T11:51:00Z">
        <w:del w:id="164" w:author="Xu, Jason" w:date="2020-03-21T15:59:00Z">
          <w:r w:rsidR="00A6440E" w:rsidDel="00610F95">
            <w:delText>.</w:delText>
          </w:r>
        </w:del>
      </w:ins>
      <w:ins w:id="165" w:author="fanzhou kong" w:date="2020-03-20T11:47:00Z">
        <w:del w:id="166" w:author="Xu, Jason" w:date="2020-03-21T15:59:00Z">
          <w:r w:rsidR="00E02217" w:rsidRPr="00E02217" w:rsidDel="00610F95">
            <w:delText xml:space="preserve"> </w:delText>
          </w:r>
        </w:del>
      </w:ins>
      <w:ins w:id="167" w:author="fanzhou kong" w:date="2020-03-20T11:53:00Z">
        <w:del w:id="168" w:author="Xu, Jason" w:date="2020-03-21T15:59:00Z">
          <w:r w:rsidR="00A6440E" w:rsidDel="00610F95">
            <w:delText xml:space="preserve">Hence, </w:delText>
          </w:r>
        </w:del>
      </w:ins>
      <w:ins w:id="169" w:author="fanzhou kong" w:date="2020-03-20T11:47:00Z">
        <w:del w:id="170" w:author="Xu, Jason" w:date="2020-03-21T15:59:00Z">
          <w:r w:rsidR="00E02217" w:rsidRPr="00E02217" w:rsidDel="00610F95">
            <w:delText>we have incorporateed 2 most well-known machine learning algoritms, RF and SVM into our workflow</w:delText>
          </w:r>
        </w:del>
      </w:ins>
      <w:ins w:id="171" w:author="fanzhou kong" w:date="2020-03-20T11:49:00Z">
        <w:del w:id="172" w:author="Xu, Jason" w:date="2020-03-21T15:59:00Z">
          <w:r w:rsidR="00E02217" w:rsidDel="00610F95">
            <w:delText xml:space="preserve"> and tested the feasibility of using the machine learning algoritms</w:delText>
          </w:r>
        </w:del>
      </w:ins>
      <w:ins w:id="173" w:author="fanzhou kong" w:date="2020-03-20T11:50:00Z">
        <w:del w:id="174" w:author="Xu, Jason" w:date="2020-03-21T15:59:00Z">
          <w:r w:rsidR="00E02217" w:rsidDel="00610F95">
            <w:delText xml:space="preserve"> </w:delText>
          </w:r>
          <w:r w:rsidR="00A6440E" w:rsidDel="00610F95">
            <w:delText xml:space="preserve">to construct classification </w:delText>
          </w:r>
        </w:del>
      </w:ins>
      <w:ins w:id="175" w:author="fanzhou kong" w:date="2020-03-20T17:23:00Z">
        <w:del w:id="176" w:author="Xu, Jason" w:date="2020-03-21T15:59:00Z">
          <w:r w:rsidR="00C740AB" w:rsidDel="00610F95">
            <w:delText>models</w:delText>
          </w:r>
        </w:del>
      </w:ins>
      <w:ins w:id="177" w:author="fanzhou kong" w:date="2020-03-20T11:47:00Z">
        <w:del w:id="178" w:author="Xu, Jason" w:date="2020-03-22T10:33:00Z">
          <w:r w:rsidR="00E02217" w:rsidDel="00CB63AF">
            <w:delText>.</w:delText>
          </w:r>
        </w:del>
        <w:r w:rsidR="00E02217">
          <w:t xml:space="preserve"> </w:t>
        </w:r>
      </w:ins>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179"/>
      <w:r w:rsidR="00A96C67">
        <w:t>table 2</w:t>
      </w:r>
      <w:r w:rsidR="001831A1">
        <w:t>.</w:t>
      </w:r>
      <w:commentRangeEnd w:id="179"/>
      <w:r w:rsidR="001E27AC">
        <w:rPr>
          <w:rStyle w:val="CommentReference"/>
        </w:rPr>
        <w:commentReference w:id="179"/>
      </w:r>
      <w:r w:rsidR="001C5F13">
        <w:t xml:space="preserve"> </w:t>
      </w:r>
      <w:r w:rsidR="00155FCE">
        <w:t xml:space="preserve">According </w:t>
      </w:r>
      <w:r w:rsidR="00A25942">
        <w:t xml:space="preserve">to the result, </w:t>
      </w:r>
      <w:r w:rsidR="00227034">
        <w:t>with the information from only 4 selected elements</w:t>
      </w:r>
      <w:ins w:id="180" w:author="Xu, Jason" w:date="2020-03-22T10:38:00Z">
        <w:r w:rsidR="00963785">
          <w:t xml:space="preserve"> (out of 30 elements </w:t>
        </w:r>
      </w:ins>
      <w:ins w:id="181" w:author="Xu, Jason" w:date="2020-03-22T10:39:00Z">
        <w:r w:rsidR="00963785">
          <w:t>been tested</w:t>
        </w:r>
      </w:ins>
      <w:ins w:id="182" w:author="Xu, Jason" w:date="2020-03-22T10:38:00Z">
        <w:r w:rsidR="00963785">
          <w:t>)</w:t>
        </w:r>
      </w:ins>
      <w:r w:rsidR="00227034">
        <w:t xml:space="preserve">, </w:t>
      </w:r>
      <w:r w:rsidR="00A25942">
        <w:t>b</w:t>
      </w:r>
      <w:r w:rsidR="0057658A">
        <w:t xml:space="preserve">oth classifiers </w:t>
      </w:r>
      <w:r w:rsidR="00227034">
        <w:t xml:space="preserve">(SVM and RF)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ins w:id="183" w:author="Xu, Jason" w:date="2020-03-21T17:08:00Z">
        <w:r w:rsidR="003C3F3A">
          <w:t>.</w:t>
        </w:r>
        <w:commentRangeStart w:id="184"/>
        <w:r w:rsidR="003C3F3A">
          <w:t>This</w:t>
        </w:r>
      </w:ins>
      <w:commentRangeEnd w:id="184"/>
      <w:ins w:id="185" w:author="Xu, Jason" w:date="2020-03-22T10:34:00Z">
        <w:r w:rsidR="00582E7D">
          <w:rPr>
            <w:rStyle w:val="CommentReference"/>
          </w:rPr>
          <w:commentReference w:id="184"/>
        </w:r>
      </w:ins>
      <w:ins w:id="186" w:author="Xu, Jason" w:date="2020-03-21T17:08:00Z">
        <w:r w:rsidR="003C3F3A">
          <w:t xml:space="preserve"> indicated the success of</w:t>
        </w:r>
      </w:ins>
      <w:ins w:id="187" w:author="Xu, Jason" w:date="2020-03-21T17:02:00Z">
        <w:r w:rsidR="00C60E7E">
          <w:t xml:space="preserve"> the framework we have established, </w:t>
        </w:r>
      </w:ins>
      <w:ins w:id="188" w:author="Xu, Jason" w:date="2020-03-22T10:28:00Z">
        <w:r w:rsidR="001E3E5C">
          <w:t xml:space="preserve">especially in </w:t>
        </w:r>
      </w:ins>
      <w:ins w:id="189" w:author="Xu, Jason" w:date="2020-03-22T10:36:00Z">
        <w:r w:rsidR="0092311A">
          <w:t>constructing reliable prediction models while simultaneously iden</w:t>
        </w:r>
        <w:r w:rsidR="00F44C66">
          <w:t>tified po</w:t>
        </w:r>
      </w:ins>
      <w:ins w:id="190" w:author="Xu, Jason" w:date="2020-03-22T10:37:00Z">
        <w:r w:rsidR="00F44C66">
          <w:t>tential biomarkers responsible</w:t>
        </w:r>
      </w:ins>
      <w:ins w:id="191" w:author="Xu, Jason" w:date="2020-03-22T10:38:00Z">
        <w:r w:rsidR="0086519F">
          <w:t xml:space="preserve"> for the differentiation.</w:t>
        </w:r>
      </w:ins>
      <w:ins w:id="192" w:author="fanzhou kong" w:date="2020-03-20T11:10:00Z">
        <w:del w:id="193" w:author="Xu, Jason" w:date="2020-03-22T10:38:00Z">
          <w:r w:rsidR="00AD74A0" w:rsidDel="0086519F">
            <w:delText xml:space="preserve">the workflow we have </w:delText>
          </w:r>
        </w:del>
      </w:ins>
      <w:ins w:id="194" w:author="fanzhou kong" w:date="2020-03-20T11:12:00Z">
        <w:del w:id="195" w:author="Xu, Jason" w:date="2020-03-22T10:38:00Z">
          <w:r w:rsidR="00AD74A0" w:rsidDel="0086519F">
            <w:delText>established</w:delText>
          </w:r>
        </w:del>
      </w:ins>
      <w:ins w:id="196" w:author="fanzhou kong" w:date="2020-03-20T11:10:00Z">
        <w:del w:id="197" w:author="Xu, Jason" w:date="2020-03-22T10:38:00Z">
          <w:r w:rsidR="00AD74A0" w:rsidDel="0086519F">
            <w:delText xml:space="preserve"> have successfully identified </w:delText>
          </w:r>
        </w:del>
      </w:ins>
      <w:ins w:id="198" w:author="fanzhou kong" w:date="2020-03-20T17:27:00Z">
        <w:del w:id="199" w:author="Xu, Jason" w:date="2020-03-22T10:38:00Z">
          <w:r w:rsidR="008C7690" w:rsidDel="0086519F">
            <w:delText xml:space="preserve">the biomarkers </w:delText>
          </w:r>
        </w:del>
      </w:ins>
      <w:ins w:id="200" w:author="fanzhou kong" w:date="2020-03-20T11:10:00Z">
        <w:del w:id="201" w:author="Xu, Jason" w:date="2020-03-22T10:38:00Z">
          <w:r w:rsidR="00AD74A0" w:rsidDel="0086519F">
            <w:delText>and</w:delText>
          </w:r>
        </w:del>
      </w:ins>
      <w:ins w:id="202" w:author="fanzhou kong" w:date="2020-03-20T11:11:00Z">
        <w:del w:id="203" w:author="Xu, Jason" w:date="2020-03-22T10:38:00Z">
          <w:r w:rsidR="00AD74A0" w:rsidDel="0086519F">
            <w:delText xml:space="preserve"> constructed reliable models, </w:delText>
          </w:r>
          <w:commentRangeStart w:id="204"/>
          <w:r w:rsidR="00AD74A0" w:rsidDel="0086519F">
            <w:delText xml:space="preserve">not only within the training set, but also account for </w:delText>
          </w:r>
        </w:del>
      </w:ins>
      <w:ins w:id="205" w:author="fanzhou kong" w:date="2020-03-20T11:12:00Z">
        <w:del w:id="206" w:author="Xu, Jason" w:date="2020-03-22T10:38:00Z">
          <w:r w:rsidR="00AD74A0" w:rsidDel="0086519F">
            <w:delText>unknown data, the test set</w:delText>
          </w:r>
        </w:del>
        <w:r w:rsidR="00AD74A0">
          <w:t>.</w:t>
        </w:r>
      </w:ins>
      <w:commentRangeEnd w:id="204"/>
      <w:r w:rsidR="00F44C66">
        <w:rPr>
          <w:rStyle w:val="CommentReference"/>
        </w:rPr>
        <w:commentReference w:id="204"/>
      </w:r>
      <w:ins w:id="207" w:author="fanzhou kong" w:date="2020-03-20T11:12:00Z">
        <w:r w:rsidR="00AD74A0">
          <w:t xml:space="preserve"> </w:t>
        </w:r>
      </w:ins>
      <w:r w:rsidR="00DC2FA7">
        <w:t>I</w:t>
      </w:r>
      <w:r w:rsidR="00506D0B">
        <w:t>n a similar study</w:t>
      </w:r>
      <w:r w:rsidR="00774315">
        <w:t xml:space="preserve"> where feature selection was </w:t>
      </w:r>
      <w:r w:rsidR="00327D4C">
        <w:t xml:space="preserve">also </w:t>
      </w:r>
      <w:r w:rsidR="00774315">
        <w:t>applied</w:t>
      </w:r>
      <w:r w:rsidR="00BA7DE1">
        <w:t xml:space="preserve">, </w:t>
      </w:r>
      <w:r w:rsidR="00774315">
        <w:t xml:space="preserve">it was </w:t>
      </w:r>
      <w:ins w:id="208" w:author="Xu, Jason" w:date="2020-03-22T10:38:00Z">
        <w:r w:rsidR="0086519F">
          <w:t xml:space="preserve">also </w:t>
        </w:r>
      </w:ins>
      <w:r w:rsidR="00C740AB">
        <w:t>found</w:t>
      </w:r>
      <w:r w:rsidR="00F07C85">
        <w:t xml:space="preserve"> that a </w:t>
      </w:r>
      <w:r w:rsidR="00C740AB">
        <w:t xml:space="preserve">small </w:t>
      </w:r>
      <w:proofErr w:type="spellStart"/>
      <w:r w:rsidR="00C740AB">
        <w:t>goup</w:t>
      </w:r>
      <w:proofErr w:type="spellEnd"/>
      <w:r w:rsidR="00C740AB">
        <w:t xml:space="preserve"> of elements </w:t>
      </w:r>
      <w:r w:rsidR="002E1C3D">
        <w:rPr>
          <w:rFonts w:hint="eastAsia"/>
        </w:rPr>
        <w:t>(</w:t>
      </w:r>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0B4448">
        <w:rPr>
          <w:vertAlign w:val="superscript"/>
        </w:rPr>
        <w:t>19</w:t>
      </w:r>
      <w:r w:rsidR="00DB4BC0">
        <w:t>K</w:t>
      </w:r>
      <w:r w:rsidR="002E1C3D">
        <w:t>)</w:t>
      </w:r>
      <w:r w:rsidR="00DB4BC0">
        <w:t xml:space="preserve"> </w:t>
      </w:r>
      <w:r w:rsidR="002E1C3D">
        <w:t xml:space="preserve">were </w:t>
      </w:r>
      <w:r w:rsidR="00A62895">
        <w:t xml:space="preserve">the </w:t>
      </w:r>
      <w:r w:rsidR="004B1229">
        <w:t xml:space="preserve">most relevant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2E1C3D">
        <w:fldChar w:fldCharType="begin" w:fldLock="1"/>
      </w:r>
      <w:r w:rsidR="002C0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E1C3D">
        <w:fldChar w:fldCharType="separate"/>
      </w:r>
      <w:r w:rsidR="002E1C3D" w:rsidRPr="002E1C3D">
        <w:rPr>
          <w:noProof/>
          <w:vertAlign w:val="superscript"/>
        </w:rPr>
        <w:t>12</w:t>
      </w:r>
      <w:r w:rsidR="002E1C3D">
        <w:fldChar w:fldCharType="end"/>
      </w:r>
      <w:r w:rsidR="009E371E">
        <w:t>.</w:t>
      </w:r>
      <w:r w:rsidR="0043047A">
        <w:t xml:space="preserve"> </w:t>
      </w:r>
      <w:r w:rsidR="00A6440E">
        <w:t xml:space="preserve">To further visualize the </w:t>
      </w:r>
      <w:ins w:id="209" w:author="Xu, Jason" w:date="2020-03-22T10:42:00Z">
        <w:r w:rsidR="00AB6FDC">
          <w:t xml:space="preserve">different </w:t>
        </w:r>
      </w:ins>
      <w:del w:id="210" w:author="Xu, Jason" w:date="2020-03-22T15:24:00Z">
        <w:r w:rsidR="00A6440E" w:rsidDel="00044C0D">
          <w:delText>elemental</w:delText>
        </w:r>
      </w:del>
      <w:ins w:id="211" w:author="Xu, Jason" w:date="2020-03-22T15:24:00Z">
        <w:r w:rsidR="00044C0D">
          <w:t>element</w:t>
        </w:r>
      </w:ins>
      <w:r w:rsidR="00A6440E">
        <w:t xml:space="preserve"> pattern</w:t>
      </w:r>
      <w:ins w:id="212" w:author="Xu, Jason" w:date="2020-03-22T10:42:00Z">
        <w:r w:rsidR="00AB6FDC">
          <w:t>s</w:t>
        </w:r>
      </w:ins>
      <w:r w:rsidR="00A6440E">
        <w:t xml:space="preserve"> </w:t>
      </w:r>
      <w:ins w:id="213" w:author="Xu, Jason" w:date="2020-03-22T10:42:00Z">
        <w:r w:rsidR="00AB6FDC">
          <w:t xml:space="preserve">of  </w:t>
        </w:r>
      </w:ins>
      <w:del w:id="214" w:author="Xu, Jason" w:date="2020-03-22T10:39:00Z">
        <w:r w:rsidR="00A6440E" w:rsidDel="00963785">
          <w:delText xml:space="preserve">6 </w:delText>
        </w:r>
      </w:del>
      <w:ins w:id="215" w:author="Xu, Jason" w:date="2020-03-22T10:39:00Z">
        <w:r w:rsidR="00963785">
          <w:t xml:space="preserve">six </w:t>
        </w:r>
      </w:ins>
      <w:r w:rsidR="00A6440E">
        <w:t>type</w:t>
      </w:r>
      <w:ins w:id="216" w:author="Xu, Jason" w:date="2020-03-22T10:42:00Z">
        <w:r w:rsidR="00AB6FDC">
          <w:t>s</w:t>
        </w:r>
      </w:ins>
      <w:r w:rsidR="00A6440E">
        <w:t xml:space="preserve"> of GI rice</w:t>
      </w:r>
      <w:del w:id="217" w:author="Xu, Jason" w:date="2020-03-22T10:42:00Z">
        <w:r w:rsidR="00A6440E" w:rsidDel="00AB6FDC">
          <w:delText>s</w:delText>
        </w:r>
      </w:del>
      <w:r w:rsidR="00424D91">
        <w:t>, we plot</w:t>
      </w:r>
      <w:r w:rsidR="00795322">
        <w:t>t</w:t>
      </w:r>
      <w:r w:rsidR="00424D91">
        <w:t xml:space="preserve">ed </w:t>
      </w:r>
      <w:ins w:id="218" w:author="Xu, Jason" w:date="2020-03-22T10:42:00Z">
        <w:r w:rsidR="00AB6FDC">
          <w:t xml:space="preserve">the  </w:t>
        </w:r>
      </w:ins>
      <w:r w:rsidR="00D6348A">
        <w:t>relative median concentration</w:t>
      </w:r>
      <w:r w:rsidR="00D97703">
        <w:t>s</w:t>
      </w:r>
      <w:ins w:id="219" w:author="Xu, Jason" w:date="2020-03-22T10:42:00Z">
        <w:r w:rsidR="00AB6FDC">
          <w:t xml:space="preserve"> of </w:t>
        </w:r>
      </w:ins>
      <w:ins w:id="220" w:author="Xu, Jason" w:date="2020-03-22T10:43:00Z">
        <w:r w:rsidR="002667C0">
          <w:t>four selected elements</w:t>
        </w:r>
      </w:ins>
      <w:r w:rsidR="00E474E7">
        <w:t xml:space="preserve"> in radar plots</w:t>
      </w:r>
      <w:r w:rsidR="00D6348A">
        <w:t xml:space="preserve">. As </w:t>
      </w:r>
      <w:r w:rsidR="00C3020B">
        <w:t>shown</w:t>
      </w:r>
      <w:r w:rsidR="003A2CF3">
        <w:t xml:space="preserve"> </w:t>
      </w:r>
      <w:r w:rsidR="00C3020B">
        <w:t>in Fig</w:t>
      </w:r>
      <w:r w:rsidR="004F1A7C">
        <w:t>.</w:t>
      </w:r>
      <w:r w:rsidR="00C3020B">
        <w:t xml:space="preserve"> 5 </w:t>
      </w:r>
      <w:r w:rsidR="009A3A64">
        <w:t xml:space="preserve">, </w:t>
      </w:r>
      <w:r w:rsidR="00E02217">
        <w:t xml:space="preserve">the </w:t>
      </w:r>
      <w:del w:id="221" w:author="Xu, Jason" w:date="2020-03-22T15:24:00Z">
        <w:r w:rsidR="00E02217" w:rsidDel="00044C0D">
          <w:delText>elemental</w:delText>
        </w:r>
      </w:del>
      <w:ins w:id="222" w:author="Xu, Jason" w:date="2020-03-22T15:24:00Z">
        <w:r w:rsidR="00044C0D">
          <w:t>element</w:t>
        </w:r>
      </w:ins>
      <w:r w:rsidR="00E02217">
        <w:t xml:space="preserve"> profile </w:t>
      </w:r>
      <w:r w:rsidR="002310AE">
        <w:t>of</w:t>
      </w:r>
      <w:r w:rsidR="00E02217">
        <w:t xml:space="preserve"> each GI rice </w:t>
      </w:r>
      <w:ins w:id="223" w:author="Xu, Jason" w:date="2020-03-22T10:51:00Z">
        <w:r w:rsidR="004E1AD6">
          <w:t>was significantly different</w:t>
        </w:r>
      </w:ins>
      <w:ins w:id="224" w:author="Xu, Jason" w:date="2020-03-22T10:56:00Z">
        <w:r w:rsidR="00BE486F">
          <w:t>.</w:t>
        </w:r>
      </w:ins>
      <w:ins w:id="225" w:author="Xu, Jason" w:date="2020-03-22T10:51:00Z">
        <w:r w:rsidR="004E1AD6">
          <w:t xml:space="preserve"> </w:t>
        </w:r>
      </w:ins>
      <w:r w:rsidR="00F21AEA">
        <w:t>Interestingly</w:t>
      </w:r>
      <w:r w:rsidR="00195384">
        <w:t>,</w:t>
      </w:r>
      <w:r w:rsidR="00DC116D">
        <w:t xml:space="preserve"> </w:t>
      </w:r>
      <w:r w:rsidR="00A6440E">
        <w:t xml:space="preserve">the level of </w:t>
      </w:r>
      <w:r w:rsidR="00A6440E" w:rsidRPr="00500002">
        <w:rPr>
          <w:vertAlign w:val="superscript"/>
        </w:rPr>
        <w:t>27</w:t>
      </w:r>
      <w:r w:rsidR="00A6440E">
        <w:t xml:space="preserve">Al </w:t>
      </w:r>
      <w:del w:id="226" w:author="Xu, Jason" w:date="2020-03-21T17:00:00Z">
        <w:r w:rsidR="00A6440E" w:rsidDel="00BA7DE1">
          <w:delText xml:space="preserve"> </w:delText>
        </w:r>
      </w:del>
      <w:r w:rsidR="00A6440E">
        <w:t>varied significantly between PJ-1 and PJ-2</w:t>
      </w:r>
      <w:ins w:id="227" w:author="Xu, Jason" w:date="2020-03-22T10:56:00Z">
        <w:r w:rsidR="00BE486F">
          <w:t xml:space="preserve">, which were sampled from the same geological </w:t>
        </w:r>
      </w:ins>
      <w:ins w:id="228" w:author="Xu, Jason" w:date="2020-03-22T15:16:00Z">
        <w:r w:rsidR="005701F6">
          <w:t>location</w:t>
        </w:r>
      </w:ins>
      <w:r w:rsidR="00BA7DE1">
        <w:t>:</w:t>
      </w:r>
      <w:r w:rsidR="003952A4">
        <w:t xml:space="preserve"> </w:t>
      </w:r>
      <w:ins w:id="229" w:author="Xu, Jason" w:date="2020-03-22T10:57:00Z">
        <w:r w:rsidR="00BE486F">
          <w:t xml:space="preserve">the </w:t>
        </w:r>
      </w:ins>
      <w:ins w:id="230" w:author="Xu, Jason" w:date="2020-03-22T11:01:00Z">
        <w:r w:rsidR="006A2668">
          <w:t xml:space="preserve">highest </w:t>
        </w:r>
      </w:ins>
      <w:ins w:id="231" w:author="Xu, Jason" w:date="2020-03-22T10:57:00Z">
        <w:r w:rsidR="00BE486F">
          <w:t xml:space="preserve">level of </w:t>
        </w:r>
      </w:ins>
      <w:ins w:id="232" w:author="Xu, Jason" w:date="2020-03-22T11:01:00Z">
        <w:r w:rsidR="006A2668" w:rsidRPr="00500002">
          <w:rPr>
            <w:vertAlign w:val="superscript"/>
          </w:rPr>
          <w:t>27</w:t>
        </w:r>
        <w:r w:rsidR="006A2668">
          <w:t xml:space="preserve">Al </w:t>
        </w:r>
      </w:ins>
      <w:ins w:id="233" w:author="Xu, Jason" w:date="2020-03-22T11:02:00Z">
        <w:r w:rsidR="00951A13">
          <w:t xml:space="preserve">was found in PJ-1, </w:t>
        </w:r>
      </w:ins>
      <w:ins w:id="234" w:author="Xu, Jason" w:date="2020-03-22T11:01:00Z">
        <w:r w:rsidR="00346FF6">
          <w:t xml:space="preserve"> </w:t>
        </w:r>
      </w:ins>
      <w:ins w:id="235" w:author="Xu, Jason" w:date="2020-03-22T15:16:00Z">
        <w:r w:rsidR="008E7891">
          <w:t xml:space="preserve">while </w:t>
        </w:r>
      </w:ins>
      <w:ins w:id="236" w:author="Xu, Jason" w:date="2020-03-22T11:05:00Z">
        <w:r w:rsidR="004E6636">
          <w:t xml:space="preserve">the least concentration </w:t>
        </w:r>
      </w:ins>
      <w:ins w:id="237" w:author="Xu, Jason" w:date="2020-03-22T11:06:00Z">
        <w:r w:rsidR="000D7CCE">
          <w:t>was found in</w:t>
        </w:r>
      </w:ins>
      <w:ins w:id="238" w:author="Xu, Jason" w:date="2020-03-22T11:05:00Z">
        <w:r w:rsidR="000D7CCE">
          <w:t xml:space="preserve"> </w:t>
        </w:r>
      </w:ins>
      <w:r w:rsidR="00091E85">
        <w:t>PJ-2</w:t>
      </w:r>
      <w:ins w:id="239" w:author="Xu, Jason" w:date="2020-03-22T11:06:00Z">
        <w:r w:rsidR="000D7CCE">
          <w:t xml:space="preserve">. </w:t>
        </w:r>
      </w:ins>
      <w:ins w:id="240" w:author="Xu, Jason" w:date="2020-03-22T11:04:00Z">
        <w:r w:rsidR="00B54AD4">
          <w:t xml:space="preserve">Besides, the elements of </w:t>
        </w:r>
      </w:ins>
      <w:del w:id="241" w:author="fanzhou kong" w:date="2020-03-20T11:58:00Z">
        <w:r w:rsidR="005B1F9E" w:rsidDel="00A6440E">
          <w:delText xml:space="preserve"> </w:delText>
        </w:r>
      </w:del>
      <w:ins w:id="242" w:author="fanzhou kong" w:date="2020-03-20T11:57:00Z">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w:t>
        </w:r>
      </w:ins>
      <w:ins w:id="243" w:author="fanzhou kong" w:date="2020-03-20T11:59:00Z">
        <w:r w:rsidR="00A6440E">
          <w:t xml:space="preserve">all </w:t>
        </w:r>
      </w:ins>
      <w:ins w:id="244" w:author="fanzhou kong" w:date="2020-03-20T11:58:00Z">
        <w:r w:rsidR="00A6440E">
          <w:t xml:space="preserve">showed considerably different composition in PJ-1 </w:t>
        </w:r>
      </w:ins>
      <w:ins w:id="245" w:author="Xu, Jason" w:date="2020-03-22T15:17:00Z">
        <w:r w:rsidR="00A74092">
          <w:t xml:space="preserve">and </w:t>
        </w:r>
        <w:r w:rsidR="008E7891">
          <w:t>PJ-</w:t>
        </w:r>
      </w:ins>
      <w:ins w:id="246" w:author="fanzhou kong" w:date="2020-03-20T11:58:00Z">
        <w:r w:rsidR="00A6440E">
          <w:t>2</w:t>
        </w:r>
      </w:ins>
      <w:ins w:id="247" w:author="Xu, Jason" w:date="2020-03-22T11:07:00Z">
        <w:r w:rsidR="000D7CCE">
          <w:t xml:space="preserve">. </w:t>
        </w:r>
      </w:ins>
      <w:r w:rsidR="00377F90">
        <w:t xml:space="preserve">Such </w:t>
      </w:r>
      <w:r w:rsidR="00BF28D6">
        <w:t>observation agree</w:t>
      </w:r>
      <w:r w:rsidR="00377F90">
        <w:t>d</w:t>
      </w:r>
      <w:r w:rsidR="00BF28D6">
        <w:t xml:space="preserve"> 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del w:id="248" w:author="Xu, Jason" w:date="2020-03-22T15:24:00Z">
        <w:r w:rsidR="00C92CE0" w:rsidDel="00044C0D">
          <w:delText>elem</w:delText>
        </w:r>
        <w:r w:rsidR="00875C63" w:rsidDel="00044C0D">
          <w:delText>en</w:delText>
        </w:r>
        <w:r w:rsidR="00C92CE0" w:rsidDel="00044C0D">
          <w:delText>tal</w:delText>
        </w:r>
      </w:del>
      <w:ins w:id="249" w:author="Xu, Jason" w:date="2020-03-22T15:24:00Z">
        <w:r w:rsidR="00044C0D">
          <w:t>element</w:t>
        </w:r>
      </w:ins>
      <w:r w:rsidR="00C92CE0">
        <w:t xml:space="preserve"> </w:t>
      </w:r>
      <w:r w:rsidR="007F714B">
        <w:t xml:space="preserve">composition </w:t>
      </w:r>
      <w:r w:rsidR="003D724D">
        <w:t>in 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ins w:id="250" w:author="Xu, Jason" w:date="2020-03-22T11:08:00Z">
        <w:r w:rsidR="00112075">
          <w:t xml:space="preserve"> in our case, </w:t>
        </w:r>
      </w:ins>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I</w:t>
      </w:r>
      <w:r w:rsidR="00B71E6B">
        <w:t xml:space="preserve">n this study, we collected samples from all three dominate rice producing </w:t>
      </w:r>
      <w:r w:rsidR="00B71E6B">
        <w:lastRenderedPageBreak/>
        <w:t>regions in China, including the northeast China plain (WC, PJ-1, and PJ-2), Yangtze River Basin (SY, JS), and southeast coastal region (GG). Such wide geological sampling scope, introduced multi</w:t>
      </w:r>
      <w:r w:rsidR="004A7DD8">
        <w:t>ple l</w:t>
      </w:r>
      <w:r w:rsidR="00B71E6B">
        <w:t xml:space="preserve">ayers of </w:t>
      </w:r>
      <w:ins w:id="251" w:author="Xu, Jason" w:date="2020-03-22T11:11:00Z">
        <w:r w:rsidR="004A7DD8">
          <w:t>variables</w:t>
        </w:r>
      </w:ins>
      <w:r w:rsidR="00B71E6B">
        <w:t xml:space="preserve"> (e.g. soil characteristics, agricultural practices, and genotype variation), which are all closely related to the </w:t>
      </w:r>
      <w:del w:id="252" w:author="Xu, Jason" w:date="2020-03-22T15:24:00Z">
        <w:r w:rsidR="00B71E6B" w:rsidDel="00044C0D">
          <w:delText>elemental</w:delText>
        </w:r>
      </w:del>
      <w:ins w:id="253" w:author="Xu, Jason" w:date="2020-03-22T15:24:00Z">
        <w:r w:rsidR="00044C0D">
          <w:t>element</w:t>
        </w:r>
      </w:ins>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3F80585E" w14:textId="32738486" w:rsidR="006E22F5" w:rsidRPr="0007471E" w:rsidRDefault="00D272E6" w:rsidP="00CB36B0">
      <w:pPr>
        <w:jc w:val="both"/>
      </w:pPr>
      <w:r>
        <w:t>Beyond</w:t>
      </w:r>
      <w:ins w:id="254" w:author="Xu, Jason" w:date="2020-03-22T11:12:00Z">
        <w:r w:rsidR="00C6131D">
          <w:t xml:space="preserve"> the four </w:t>
        </w:r>
        <w:r w:rsidR="002C0B5B">
          <w:t>selected elements</w:t>
        </w:r>
      </w:ins>
      <w:r w:rsidR="002C0B5B">
        <w:t xml:space="preserve"> </w:t>
      </w:r>
      <w:r>
        <w:t xml:space="preserve"> </w:t>
      </w:r>
      <w:r w:rsidR="002C0B5B">
        <w:t>(</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ins w:id="255" w:author="Xu, Jason" w:date="2020-03-22T11:13:00Z">
        <w:r w:rsidR="002C0B5B">
          <w:t xml:space="preserve">a </w:t>
        </w:r>
      </w:ins>
      <w:r w:rsidR="003532A3">
        <w:t>study on Brazilian rice</w:t>
      </w:r>
      <w:ins w:id="256" w:author="Xu, Jason" w:date="2020-03-22T11:14:00Z">
        <w:r w:rsidR="002C0B5B">
          <w:fldChar w:fldCharType="begin" w:fldLock="1"/>
        </w:r>
      </w:ins>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ins w:id="257" w:author="Xu, Jason" w:date="2020-03-22T11:14:00Z">
        <w:r w:rsidR="002C0B5B">
          <w:fldChar w:fldCharType="end"/>
        </w:r>
      </w:ins>
      <w:ins w:id="258" w:author="Xu, Jason" w:date="2020-03-22T11:12:00Z">
        <w:r w:rsidR="002C0B5B">
          <w:t xml:space="preserve"> </w:t>
        </w:r>
      </w:ins>
      <w:ins w:id="259" w:author="Xu, Jason" w:date="2020-03-22T11:13:00Z">
        <w:r w:rsidR="002C0B5B">
          <w:t xml:space="preserve">mentioned </w:t>
        </w:r>
        <w:proofErr w:type="spellStart"/>
        <w:r w:rsidR="002C0B5B">
          <w:t>pr</w:t>
        </w:r>
      </w:ins>
      <w:ins w:id="260" w:author="Xu, Jason" w:date="2020-03-22T15:18:00Z">
        <w:r w:rsidR="007C4A7F">
          <w:t>ev</w:t>
        </w:r>
      </w:ins>
      <w:ins w:id="261" w:author="Xu, Jason" w:date="2020-03-22T11:13:00Z">
        <w:r w:rsidR="002C0B5B">
          <w:t>ioulsy</w:t>
        </w:r>
      </w:ins>
      <w:proofErr w:type="spellEnd"/>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 xml:space="preserve">, </w:t>
      </w:r>
      <w:ins w:id="262" w:author="Xu, Jason" w:date="2020-03-22T11:19:00Z">
        <w:r w:rsidR="007B4C58">
          <w:t xml:space="preserve">which was sampled </w:t>
        </w:r>
      </w:ins>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ins w:id="263" w:author="Xu, Jason" w:date="2020-03-22T15:19:00Z">
        <w:r w:rsidR="007C4A7F">
          <w:t>ed</w:t>
        </w:r>
      </w:ins>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 it was found that</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AF5355">
        <w:rPr>
          <w:iCs/>
        </w:rPr>
        <w:t>. F</w:t>
      </w:r>
      <w:r w:rsidR="00C34A83">
        <w:rPr>
          <w:iCs/>
        </w:rPr>
        <w:t>ig. 6 visualize</w:t>
      </w:r>
      <w:r w:rsidR="0076173A">
        <w:rPr>
          <w:iCs/>
        </w:rPr>
        <w:t>d</w:t>
      </w:r>
      <w:r w:rsidR="00C34A83">
        <w:rPr>
          <w:iCs/>
        </w:rPr>
        <w:t xml:space="preserve"> the significant difference of </w:t>
      </w:r>
      <w:r w:rsidR="00C34A83">
        <w:rPr>
          <w:iCs/>
          <w:vertAlign w:val="superscript"/>
        </w:rPr>
        <w:t>114</w:t>
      </w:r>
      <w:r w:rsidR="00C34A83">
        <w:rPr>
          <w:iCs/>
        </w:rPr>
        <w:t>Cd concentration between GG and non-GG rice samples (</w:t>
      </w:r>
      <w:r w:rsidR="00C34A83">
        <w:rPr>
          <w:i/>
          <w:iCs/>
        </w:rPr>
        <w:t>P</w:t>
      </w:r>
      <w:r w:rsidR="00C34A83">
        <w:rPr>
          <w:iCs/>
        </w:rPr>
        <w:t xml:space="preserve"> &lt; 0.05).</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ins w:id="264" w:author="Xu, Jason" w:date="2020-03-22T11:25:00Z">
        <w:r w:rsidR="007C4A1B">
          <w:rPr>
            <w:iCs/>
          </w:rPr>
          <w:t>, with 100% predic</w:t>
        </w:r>
        <w:r w:rsidR="007B2290">
          <w:rPr>
            <w:iCs/>
          </w:rPr>
          <w:t>ation accuracy</w:t>
        </w:r>
      </w:ins>
      <w:r w:rsidR="00AC0D55">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proofErr w:type="spellStart"/>
      <w:r w:rsidR="00E30548">
        <w:rPr>
          <w:iCs/>
        </w:rPr>
        <w:t>geogenic</w:t>
      </w:r>
      <w:proofErr w:type="spellEnd"/>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ins w:id="265" w:author="Xu, Jason" w:date="2020-03-22T11:27:00Z">
        <w:r w:rsidR="005F10FB">
          <w:rPr>
            <w:iCs/>
          </w:rPr>
          <w:t xml:space="preserve"> that</w:t>
        </w:r>
        <w:r w:rsidR="00DB2591">
          <w:rPr>
            <w:iCs/>
          </w:rPr>
          <w:t xml:space="preserve"> by applying the</w:t>
        </w:r>
      </w:ins>
      <w:ins w:id="266" w:author="Xu, Jason" w:date="2020-03-22T11:28:00Z">
        <w:r w:rsidR="00DB2591">
          <w:rPr>
            <w:iCs/>
          </w:rPr>
          <w:t xml:space="preserve"> ML-based</w:t>
        </w:r>
      </w:ins>
      <w:ins w:id="267" w:author="Xu, Jason" w:date="2020-03-22T11:27:00Z">
        <w:r w:rsidR="00DB2591">
          <w:rPr>
            <w:iCs/>
          </w:rPr>
          <w:t xml:space="preserve"> framework</w:t>
        </w:r>
        <w:r w:rsidR="005F10FB">
          <w:rPr>
            <w:iCs/>
          </w:rPr>
          <w:t xml:space="preserve"> </w:t>
        </w:r>
      </w:ins>
      <w:ins w:id="268" w:author="Xu, Jason" w:date="2020-03-22T11:28:00Z">
        <w:r w:rsidR="00DB2591">
          <w:rPr>
            <w:iCs/>
          </w:rPr>
          <w:t xml:space="preserve">, GG rice can be </w:t>
        </w:r>
        <w:r w:rsidR="00500CB1">
          <w:rPr>
            <w:iCs/>
          </w:rPr>
          <w:t xml:space="preserve">differentiated from all other GI rice, with the information provided by </w:t>
        </w:r>
      </w:ins>
      <w:ins w:id="269" w:author="Xu, Jason" w:date="2020-03-22T11:29:00Z">
        <w:r w:rsidR="00500CB1" w:rsidRPr="006B7154">
          <w:rPr>
            <w:iCs/>
            <w:vertAlign w:val="superscript"/>
          </w:rPr>
          <w:t>114</w:t>
        </w:r>
        <w:r w:rsidR="00500CB1">
          <w:rPr>
            <w:iCs/>
          </w:rPr>
          <w:t xml:space="preserve">Cd alone. </w:t>
        </w:r>
      </w:ins>
      <w:ins w:id="270" w:author="Xu, Jason" w:date="2020-03-22T11:26:00Z">
        <w:r w:rsidR="005F10FB">
          <w:rPr>
            <w:iCs/>
          </w:rPr>
          <w:t xml:space="preserve"> </w:t>
        </w:r>
      </w:ins>
      <w:r w:rsidR="00500CB1">
        <w:rPr>
          <w:iCs/>
        </w:rPr>
        <w:t>To further p</w:t>
      </w:r>
      <w:r w:rsidR="00757EF5">
        <w:rPr>
          <w:iCs/>
        </w:rPr>
        <w:t xml:space="preserve">rotect GI rice </w:t>
      </w:r>
      <w:r w:rsidR="00B14C1C" w:rsidRPr="009959E2">
        <w:t>from potential fraudulent activities, “positive” samples</w:t>
      </w:r>
      <w:ins w:id="271" w:author="Xu, Jason" w:date="2020-03-22T11:30:00Z">
        <w:r w:rsidR="0028650E">
          <w:t xml:space="preserve"> (</w:t>
        </w:r>
      </w:ins>
      <w:ins w:id="272" w:author="Xu, Jason" w:date="2020-03-22T11:33:00Z">
        <w:r w:rsidR="00286DBE">
          <w:t xml:space="preserve">e.g. </w:t>
        </w:r>
      </w:ins>
      <w:ins w:id="273" w:author="Xu, Jason" w:date="2020-03-22T11:30:00Z">
        <w:r w:rsidR="0028650E">
          <w:t>GI rice mixed with serial do</w:t>
        </w:r>
      </w:ins>
      <w:ins w:id="274" w:author="Xu, Jason" w:date="2020-03-22T11:31:00Z">
        <w:r w:rsidR="00533C08">
          <w:t xml:space="preserve">ses of </w:t>
        </w:r>
        <w:r w:rsidR="00533C08" w:rsidRPr="009959E2">
          <w:t>“</w:t>
        </w:r>
        <w:proofErr w:type="spellStart"/>
        <w:r w:rsidR="00533C08" w:rsidRPr="009959E2">
          <w:t>l</w:t>
        </w:r>
        <w:r w:rsidR="00533C08" w:rsidRPr="009959E2">
          <w:rPr>
            <w:rFonts w:hint="eastAsia"/>
          </w:rPr>
          <w:t>o</w:t>
        </w:r>
        <w:r w:rsidR="00533C08" w:rsidRPr="009959E2">
          <w:t>ok-alikes</w:t>
        </w:r>
        <w:proofErr w:type="spellEnd"/>
        <w:r w:rsidR="00533C08" w:rsidRPr="009959E2">
          <w:t>”</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ins>
      <w:ins w:id="275" w:author="Xu, Jason" w:date="2020-03-22T11:33:00Z">
        <w:r w:rsidR="00286DBE">
          <w:t>)</w:t>
        </w:r>
      </w:ins>
      <w:r w:rsidR="00B14C1C" w:rsidRPr="009959E2">
        <w:t xml:space="preserve"> </w:t>
      </w:r>
      <w:ins w:id="276" w:author="Xu, Jason" w:date="2020-03-22T11:30:00Z">
        <w:r w:rsidR="00757EF5">
          <w:t xml:space="preserve">shall be introduced </w:t>
        </w:r>
      </w:ins>
      <w:r w:rsidR="00B14C1C" w:rsidRPr="009959E2">
        <w:t>into the classification</w:t>
      </w:r>
      <w:ins w:id="277" w:author="Xu, Jason" w:date="2020-03-22T11:30:00Z">
        <w:r w:rsidR="00757EF5">
          <w:t xml:space="preserve"> </w:t>
        </w:r>
      </w:ins>
      <w:ins w:id="278" w:author="Xu, Jason" w:date="2020-03-22T11:33:00Z">
        <w:r w:rsidR="00286DBE">
          <w:t xml:space="preserve">in future studies. </w:t>
        </w:r>
      </w:ins>
    </w:p>
    <w:p w14:paraId="69674993" w14:textId="16411E28"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ins w:id="279" w:author="Xu, Jason" w:date="2020-03-22T11:47:00Z">
        <w:r w:rsidR="00CD708C">
          <w:t xml:space="preserve">application </w:t>
        </w:r>
      </w:ins>
      <w:r w:rsidR="0027383A">
        <w:t xml:space="preserve">of </w:t>
      </w:r>
      <w:ins w:id="280" w:author="Xu, Jason" w:date="2020-03-22T11:48:00Z">
        <w:r w:rsidR="0037126E">
          <w:t xml:space="preserve">fast, and low-cost </w:t>
        </w:r>
      </w:ins>
      <w:ins w:id="281" w:author="Xu, Jason" w:date="2020-03-22T11:40:00Z">
        <w:r w:rsidR="00EC2A59">
          <w:t>multi</w:t>
        </w:r>
        <w:r w:rsidR="00A43439">
          <w:t>-element pro</w:t>
        </w:r>
      </w:ins>
      <w:ins w:id="282" w:author="Xu, Jason" w:date="2020-03-22T11:41:00Z">
        <w:r w:rsidR="00A43439">
          <w:t>filing tool</w:t>
        </w:r>
      </w:ins>
      <w:ins w:id="283" w:author="Xu, Jason" w:date="2020-03-22T11:43:00Z">
        <w:r w:rsidR="009F61B7">
          <w:t>s</w:t>
        </w:r>
      </w:ins>
      <w:ins w:id="284" w:author="Xu, Jason" w:date="2020-03-22T11:41:00Z">
        <w:r w:rsidR="001910F0">
          <w:t xml:space="preserve"> such as </w:t>
        </w:r>
        <w:r w:rsidR="001910F0" w:rsidRPr="001910F0">
          <w:t xml:space="preserve">X-ray fluorescence </w:t>
        </w:r>
      </w:ins>
      <w:ins w:id="285" w:author="Xu, Jason" w:date="2020-03-22T11:42:00Z">
        <w:r w:rsidR="00A65BD5">
          <w:t xml:space="preserve">(XRF) </w:t>
        </w:r>
      </w:ins>
      <w:ins w:id="286" w:author="Xu, Jason" w:date="2020-03-22T11:41:00Z">
        <w:r w:rsidR="001910F0" w:rsidRPr="001910F0">
          <w:t>spectrometry</w:t>
        </w:r>
      </w:ins>
      <w:ins w:id="287" w:author="Xu, Jason" w:date="2020-03-22T11:49:00Z">
        <w:r w:rsidR="00307C08">
          <w:fldChar w:fldCharType="begin" w:fldLock="1"/>
        </w:r>
      </w:ins>
      <w:r w:rsidR="00307C08">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operties":{"noteIndex":0},"schema":"https://github.com/citation-style-language/schema/raw/master/csl-citation.json"}</w:instrText>
      </w:r>
      <w:r w:rsidR="00307C08">
        <w:fldChar w:fldCharType="separate"/>
      </w:r>
      <w:r w:rsidR="00307C08" w:rsidRPr="00307C08">
        <w:rPr>
          <w:noProof/>
          <w:vertAlign w:val="superscript"/>
        </w:rPr>
        <w:t>50</w:t>
      </w:r>
      <w:ins w:id="288" w:author="Xu, Jason" w:date="2020-03-22T11:49:00Z">
        <w:r w:rsidR="00307C08">
          <w:fldChar w:fldCharType="end"/>
        </w:r>
        <w:r w:rsidR="0037126E">
          <w:t xml:space="preserve">, </w:t>
        </w:r>
        <w:r w:rsidR="00307C08">
          <w:t>in the</w:t>
        </w:r>
      </w:ins>
      <w:ins w:id="289" w:author="Xu, Jason" w:date="2020-03-22T11:39:00Z">
        <w:r w:rsidR="00BD74E8">
          <w:t xml:space="preserve"> determin</w:t>
        </w:r>
      </w:ins>
      <w:ins w:id="290" w:author="Xu, Jason" w:date="2020-03-22T11:49:00Z">
        <w:r w:rsidR="00307C08">
          <w:t xml:space="preserve">ation of </w:t>
        </w:r>
      </w:ins>
      <w:r w:rsidR="001C04C7">
        <w:t xml:space="preserve">rice </w:t>
      </w:r>
      <w:ins w:id="291" w:author="Xu, Jason" w:date="2020-03-22T11:39:00Z">
        <w:r w:rsidR="00BD74E8">
          <w:t>geological origins</w:t>
        </w:r>
      </w:ins>
      <w:ins w:id="292" w:author="Xu, Jason" w:date="2020-03-22T11:45:00Z">
        <w:r w:rsidR="007A000E">
          <w:t xml:space="preserve">. </w:t>
        </w:r>
      </w:ins>
    </w:p>
    <w:p w14:paraId="471385FB" w14:textId="34A8F57F" w:rsidR="00663863" w:rsidRDefault="00663863" w:rsidP="00663863">
      <w:pPr>
        <w:jc w:val="both"/>
        <w:rPr>
          <w:b/>
        </w:rPr>
      </w:pPr>
      <w:commentRangeStart w:id="293"/>
      <w:r w:rsidRPr="00663863">
        <w:rPr>
          <w:b/>
        </w:rPr>
        <w:t>ABBREVIATIONS USED</w:t>
      </w:r>
      <w:commentRangeEnd w:id="293"/>
      <w:r>
        <w:rPr>
          <w:rStyle w:val="CommentReference"/>
        </w:rPr>
        <w:commentReference w:id="293"/>
      </w:r>
    </w:p>
    <w:p w14:paraId="3A7E7DC5" w14:textId="1EB5FF65"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Di Wu from Yangtze Delta Region Institute of </w:t>
      </w:r>
      <w:proofErr w:type="spellStart"/>
      <w:r>
        <w:t>Tsinghua</w:t>
      </w:r>
      <w:proofErr w:type="spellEnd"/>
      <w:r>
        <w:t xml:space="preserve"> University for his tremendous support on sampling. We thank Ms. </w:t>
      </w:r>
      <w:proofErr w:type="spellStart"/>
      <w:r>
        <w:t>Si</w:t>
      </w:r>
      <w:proofErr w:type="spellEnd"/>
      <w:r>
        <w:t xml:space="preserve"> Lin</w:t>
      </w:r>
      <w:r w:rsidR="00786966">
        <w:t xml:space="preserve"> and </w:t>
      </w:r>
      <w:proofErr w:type="spellStart"/>
      <w:r w:rsidR="00786966">
        <w:t>Hongwei</w:t>
      </w:r>
      <w:proofErr w:type="spellEnd"/>
      <w:r w:rsidR="00786966">
        <w:t xml:space="preserve">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on </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294"/>
      <w:r w:rsidRPr="007C0490">
        <w:rPr>
          <w:rFonts w:hint="eastAsia"/>
          <w:b/>
          <w:bCs/>
        </w:rPr>
        <w:t>F</w:t>
      </w:r>
      <w:r w:rsidRPr="007C0490">
        <w:rPr>
          <w:b/>
          <w:bCs/>
        </w:rPr>
        <w:t xml:space="preserve">UNDING </w:t>
      </w:r>
      <w:r w:rsidR="00204AEF" w:rsidRPr="007C0490">
        <w:rPr>
          <w:b/>
          <w:bCs/>
        </w:rPr>
        <w:t xml:space="preserve">SOURCES </w:t>
      </w:r>
      <w:commentRangeEnd w:id="294"/>
      <w:r w:rsidR="00DF2003">
        <w:rPr>
          <w:rStyle w:val="CommentReference"/>
        </w:rPr>
        <w:commentReference w:id="294"/>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655B2668" w14:textId="3A81A188" w:rsidR="00307C08" w:rsidRPr="00307C08" w:rsidRDefault="00FE7C78" w:rsidP="00307C08">
      <w:pPr>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307C08" w:rsidRPr="00307C08">
        <w:rPr>
          <w:rFonts w:ascii="Calibri" w:hAnsi="Calibri" w:cs="Calibri"/>
          <w:noProof/>
          <w:szCs w:val="24"/>
        </w:rPr>
        <w:t>1.</w:t>
      </w:r>
      <w:r w:rsidR="00307C08" w:rsidRPr="00307C08">
        <w:rPr>
          <w:rFonts w:ascii="Calibri" w:hAnsi="Calibri" w:cs="Calibri"/>
          <w:noProof/>
          <w:szCs w:val="24"/>
        </w:rPr>
        <w:tab/>
        <w:t xml:space="preserve">Drivelos, S. A. &amp; Georgiou, C. A. Multi-element and multi-isotope-ratio analysis to determine the geographical origin of foods in the European Union. </w:t>
      </w:r>
      <w:r w:rsidR="00307C08" w:rsidRPr="00307C08">
        <w:rPr>
          <w:rFonts w:ascii="Calibri" w:hAnsi="Calibri" w:cs="Calibri"/>
          <w:i/>
          <w:iCs/>
          <w:noProof/>
          <w:szCs w:val="24"/>
        </w:rPr>
        <w:t>TrAC - Trends Anal. Chem.</w:t>
      </w:r>
      <w:r w:rsidR="00307C08" w:rsidRPr="00307C08">
        <w:rPr>
          <w:rFonts w:ascii="Calibri" w:hAnsi="Calibri" w:cs="Calibri"/>
          <w:noProof/>
          <w:szCs w:val="24"/>
        </w:rPr>
        <w:t xml:space="preserve"> </w:t>
      </w:r>
      <w:r w:rsidR="00307C08" w:rsidRPr="00307C08">
        <w:rPr>
          <w:rFonts w:ascii="Calibri" w:hAnsi="Calibri" w:cs="Calibri"/>
          <w:b/>
          <w:bCs/>
          <w:noProof/>
          <w:szCs w:val="24"/>
        </w:rPr>
        <w:t>40</w:t>
      </w:r>
      <w:r w:rsidR="00307C08" w:rsidRPr="00307C08">
        <w:rPr>
          <w:rFonts w:ascii="Calibri" w:hAnsi="Calibri" w:cs="Calibri"/>
          <w:noProof/>
          <w:szCs w:val="24"/>
        </w:rPr>
        <w:t>, 38–51 (2012).</w:t>
      </w:r>
    </w:p>
    <w:p w14:paraId="74DD4E8D"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w:t>
      </w:r>
      <w:r w:rsidRPr="00307C08">
        <w:rPr>
          <w:rFonts w:ascii="Calibri" w:hAnsi="Calibri" w:cs="Calibri"/>
          <w:noProof/>
          <w:szCs w:val="24"/>
        </w:rPr>
        <w:tab/>
        <w:t xml:space="preserve">Summary of the Paris Convention for the Protection of Industrial Property (1883). Available at: https://www.wipo.int/treaties/en/ip/paris/summary_paris.html. </w:t>
      </w:r>
    </w:p>
    <w:p w14:paraId="691B7134"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w:t>
      </w:r>
      <w:r w:rsidRPr="00307C08">
        <w:rPr>
          <w:rFonts w:ascii="Calibri" w:hAnsi="Calibri" w:cs="Calibri"/>
          <w:noProof/>
          <w:szCs w:val="24"/>
        </w:rPr>
        <w:tab/>
        <w:t xml:space="preserve">Luykx, D. M. A. M. &amp; Ruth, S. M. Van. Food Chemistry An overview of analytical methods for determining the geographical origin of food products. </w:t>
      </w:r>
      <w:r w:rsidRPr="00307C08">
        <w:rPr>
          <w:rFonts w:ascii="Calibri" w:hAnsi="Calibri" w:cs="Calibri"/>
          <w:b/>
          <w:bCs/>
          <w:noProof/>
          <w:szCs w:val="24"/>
        </w:rPr>
        <w:t>107</w:t>
      </w:r>
      <w:r w:rsidRPr="00307C08">
        <w:rPr>
          <w:rFonts w:ascii="Calibri" w:hAnsi="Calibri" w:cs="Calibri"/>
          <w:noProof/>
          <w:szCs w:val="24"/>
        </w:rPr>
        <w:t>, 897–911 (2008).</w:t>
      </w:r>
    </w:p>
    <w:p w14:paraId="5CD2CD0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w:t>
      </w:r>
      <w:r w:rsidRPr="00307C08">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1E0F7589"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5.</w:t>
      </w:r>
      <w:r w:rsidRPr="00307C08">
        <w:rPr>
          <w:rFonts w:ascii="Calibri" w:hAnsi="Calibri" w:cs="Calibri"/>
          <w:noProof/>
          <w:szCs w:val="24"/>
        </w:rPr>
        <w:tab/>
        <w:t xml:space="preserve">Li, Y. Protection of Geographical Indications in China. (2017). Available at: https://www.niuyie.com/protection-of-geographical-indications-in-china/. </w:t>
      </w:r>
    </w:p>
    <w:p w14:paraId="521CB7E6"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6.</w:t>
      </w:r>
      <w:r w:rsidRPr="00307C08">
        <w:rPr>
          <w:rFonts w:ascii="Calibri" w:hAnsi="Calibri" w:cs="Calibri"/>
          <w:noProof/>
          <w:szCs w:val="24"/>
        </w:rPr>
        <w:tab/>
        <w:t xml:space="preserve">Chauhan, B. S., Jabran, K. &amp; Mahajan, G. </w:t>
      </w:r>
      <w:r w:rsidRPr="00307C08">
        <w:rPr>
          <w:rFonts w:ascii="Calibri" w:hAnsi="Calibri" w:cs="Calibri"/>
          <w:i/>
          <w:iCs/>
          <w:noProof/>
          <w:szCs w:val="24"/>
        </w:rPr>
        <w:t>Rice Production Worldwide</w:t>
      </w:r>
      <w:r w:rsidRPr="00307C08">
        <w:rPr>
          <w:rFonts w:ascii="Calibri" w:hAnsi="Calibri" w:cs="Calibri"/>
          <w:noProof/>
          <w:szCs w:val="24"/>
        </w:rPr>
        <w:t>.</w:t>
      </w:r>
    </w:p>
    <w:p w14:paraId="32C7D610"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7.</w:t>
      </w:r>
      <w:r w:rsidRPr="00307C08">
        <w:rPr>
          <w:rFonts w:ascii="Calibri" w:hAnsi="Calibri" w:cs="Calibri"/>
          <w:noProof/>
          <w:szCs w:val="24"/>
        </w:rPr>
        <w:tab/>
        <w:t xml:space="preserve">Paddy rice production worldwide 2017-2018, by country,. </w:t>
      </w:r>
      <w:r w:rsidRPr="00307C08">
        <w:rPr>
          <w:rFonts w:ascii="Calibri" w:hAnsi="Calibri" w:cs="Calibri"/>
          <w:i/>
          <w:iCs/>
          <w:noProof/>
          <w:szCs w:val="24"/>
        </w:rPr>
        <w:t>Statista</w:t>
      </w:r>
      <w:r w:rsidRPr="00307C08">
        <w:rPr>
          <w:rFonts w:ascii="Calibri" w:hAnsi="Calibri" w:cs="Calibri"/>
          <w:noProof/>
          <w:szCs w:val="24"/>
        </w:rPr>
        <w:t xml:space="preserve"> (2019). Available at: https://www.statista.com/statistics/255937/leading-rice-producers-worldwide/. </w:t>
      </w:r>
    </w:p>
    <w:p w14:paraId="376BDFAE"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8.</w:t>
      </w:r>
      <w:r w:rsidRPr="00307C08">
        <w:rPr>
          <w:rFonts w:ascii="Calibri" w:hAnsi="Calibri" w:cs="Calibri"/>
          <w:noProof/>
          <w:szCs w:val="24"/>
        </w:rPr>
        <w:tab/>
        <w:t xml:space="preserve">Jin, S., Zhang, Y. &amp; Xu, Y. Amount of information and the willingness of consumers to pay for food traceability in China. </w:t>
      </w:r>
      <w:r w:rsidRPr="00307C08">
        <w:rPr>
          <w:rFonts w:ascii="Calibri" w:hAnsi="Calibri" w:cs="Calibri"/>
          <w:i/>
          <w:iCs/>
          <w:noProof/>
          <w:szCs w:val="24"/>
        </w:rPr>
        <w:t>Food Control</w:t>
      </w:r>
      <w:r w:rsidRPr="00307C08">
        <w:rPr>
          <w:rFonts w:ascii="Calibri" w:hAnsi="Calibri" w:cs="Calibri"/>
          <w:noProof/>
          <w:szCs w:val="24"/>
        </w:rPr>
        <w:t xml:space="preserve"> (2017). doi:10.1016/j.foodcont.2017.02.012</w:t>
      </w:r>
    </w:p>
    <w:p w14:paraId="4070F512"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9.</w:t>
      </w:r>
      <w:r w:rsidRPr="00307C08">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307C08">
        <w:rPr>
          <w:rFonts w:ascii="Calibri" w:hAnsi="Calibri" w:cs="Calibri"/>
          <w:b/>
          <w:bCs/>
          <w:noProof/>
          <w:szCs w:val="24"/>
        </w:rPr>
        <w:t>5</w:t>
      </w:r>
      <w:r w:rsidRPr="00307C08">
        <w:rPr>
          <w:rFonts w:ascii="Calibri" w:hAnsi="Calibri" w:cs="Calibri"/>
          <w:noProof/>
          <w:szCs w:val="24"/>
        </w:rPr>
        <w:t>, 80–96 (2014).</w:t>
      </w:r>
    </w:p>
    <w:p w14:paraId="48768BBB"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0.</w:t>
      </w:r>
      <w:r w:rsidRPr="00307C08">
        <w:rPr>
          <w:rFonts w:ascii="Calibri" w:hAnsi="Calibri" w:cs="Calibri"/>
          <w:noProof/>
          <w:szCs w:val="24"/>
        </w:rPr>
        <w:tab/>
        <w:t>Veeck, G. Food Safety Concerns and Rice Imports in China : 1998 - 2016. (2017).</w:t>
      </w:r>
    </w:p>
    <w:p w14:paraId="06DB56C2"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1.</w:t>
      </w:r>
      <w:r w:rsidRPr="00307C08">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307C08">
        <w:rPr>
          <w:rFonts w:ascii="Calibri" w:hAnsi="Calibri" w:cs="Calibri"/>
          <w:i/>
          <w:iCs/>
          <w:noProof/>
          <w:szCs w:val="24"/>
        </w:rPr>
        <w:t>Food Chem.</w:t>
      </w:r>
      <w:r w:rsidRPr="00307C08">
        <w:rPr>
          <w:rFonts w:ascii="Calibri" w:hAnsi="Calibri" w:cs="Calibri"/>
          <w:noProof/>
          <w:szCs w:val="24"/>
        </w:rPr>
        <w:t xml:space="preserve"> </w:t>
      </w:r>
      <w:r w:rsidRPr="00307C08">
        <w:rPr>
          <w:rFonts w:ascii="Calibri" w:hAnsi="Calibri" w:cs="Calibri"/>
          <w:b/>
          <w:bCs/>
          <w:noProof/>
          <w:szCs w:val="24"/>
        </w:rPr>
        <w:t>141</w:t>
      </w:r>
      <w:r w:rsidRPr="00307C08">
        <w:rPr>
          <w:rFonts w:ascii="Calibri" w:hAnsi="Calibri" w:cs="Calibri"/>
          <w:noProof/>
          <w:szCs w:val="24"/>
        </w:rPr>
        <w:t>, 3504–3509 (2013).</w:t>
      </w:r>
    </w:p>
    <w:p w14:paraId="279C117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2.</w:t>
      </w:r>
      <w:r w:rsidRPr="00307C08">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307C08">
        <w:rPr>
          <w:rFonts w:ascii="Calibri" w:hAnsi="Calibri" w:cs="Calibri"/>
          <w:i/>
          <w:iCs/>
          <w:noProof/>
          <w:szCs w:val="24"/>
        </w:rPr>
        <w:t>Comput. Electron. Agric.</w:t>
      </w:r>
      <w:r w:rsidRPr="00307C08">
        <w:rPr>
          <w:rFonts w:ascii="Calibri" w:hAnsi="Calibri" w:cs="Calibri"/>
          <w:noProof/>
          <w:szCs w:val="24"/>
        </w:rPr>
        <w:t xml:space="preserve"> </w:t>
      </w:r>
      <w:r w:rsidRPr="00307C08">
        <w:rPr>
          <w:rFonts w:ascii="Calibri" w:hAnsi="Calibri" w:cs="Calibri"/>
          <w:b/>
          <w:bCs/>
          <w:noProof/>
          <w:szCs w:val="24"/>
        </w:rPr>
        <w:t>121</w:t>
      </w:r>
      <w:r w:rsidRPr="00307C08">
        <w:rPr>
          <w:rFonts w:ascii="Calibri" w:hAnsi="Calibri" w:cs="Calibri"/>
          <w:noProof/>
          <w:szCs w:val="24"/>
        </w:rPr>
        <w:t>, 101–107 (2016).</w:t>
      </w:r>
    </w:p>
    <w:p w14:paraId="2955E209"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3.</w:t>
      </w:r>
      <w:r w:rsidRPr="00307C08">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307C08">
        <w:rPr>
          <w:rFonts w:ascii="Calibri" w:hAnsi="Calibri" w:cs="Calibri"/>
          <w:i/>
          <w:iCs/>
          <w:noProof/>
          <w:szCs w:val="24"/>
        </w:rPr>
        <w:t>J. Anal. Test.</w:t>
      </w:r>
      <w:r w:rsidRPr="00307C08">
        <w:rPr>
          <w:rFonts w:ascii="Calibri" w:hAnsi="Calibri" w:cs="Calibri"/>
          <w:noProof/>
          <w:szCs w:val="24"/>
        </w:rPr>
        <w:t xml:space="preserve"> </w:t>
      </w:r>
      <w:r w:rsidRPr="00307C08">
        <w:rPr>
          <w:rFonts w:ascii="Calibri" w:hAnsi="Calibri" w:cs="Calibri"/>
          <w:b/>
          <w:bCs/>
          <w:noProof/>
          <w:szCs w:val="24"/>
        </w:rPr>
        <w:t>2</w:t>
      </w:r>
      <w:r w:rsidRPr="00307C08">
        <w:rPr>
          <w:rFonts w:ascii="Calibri" w:hAnsi="Calibri" w:cs="Calibri"/>
          <w:noProof/>
          <w:szCs w:val="24"/>
        </w:rPr>
        <w:t>, 138–148 (2018).</w:t>
      </w:r>
    </w:p>
    <w:p w14:paraId="5ECD3FC5"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4.</w:t>
      </w:r>
      <w:r w:rsidRPr="00307C08">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307C08">
        <w:rPr>
          <w:rFonts w:ascii="Calibri" w:hAnsi="Calibri" w:cs="Calibri"/>
          <w:i/>
          <w:iCs/>
          <w:noProof/>
          <w:szCs w:val="24"/>
        </w:rPr>
        <w:t>Microchem. J.</w:t>
      </w:r>
      <w:r w:rsidRPr="00307C08">
        <w:rPr>
          <w:rFonts w:ascii="Calibri" w:hAnsi="Calibri" w:cs="Calibri"/>
          <w:noProof/>
          <w:szCs w:val="24"/>
        </w:rPr>
        <w:t xml:space="preserve"> </w:t>
      </w:r>
      <w:r w:rsidRPr="00307C08">
        <w:rPr>
          <w:rFonts w:ascii="Calibri" w:hAnsi="Calibri" w:cs="Calibri"/>
          <w:b/>
          <w:bCs/>
          <w:noProof/>
          <w:szCs w:val="24"/>
        </w:rPr>
        <w:t>152</w:t>
      </w:r>
      <w:r w:rsidRPr="00307C08">
        <w:rPr>
          <w:rFonts w:ascii="Calibri" w:hAnsi="Calibri" w:cs="Calibri"/>
          <w:noProof/>
          <w:szCs w:val="24"/>
        </w:rPr>
        <w:t>, 104295 (2020).</w:t>
      </w:r>
    </w:p>
    <w:p w14:paraId="031453DE"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5.</w:t>
      </w:r>
      <w:r w:rsidRPr="00307C08">
        <w:rPr>
          <w:rFonts w:ascii="Calibri" w:hAnsi="Calibri" w:cs="Calibri"/>
          <w:noProof/>
          <w:szCs w:val="24"/>
        </w:rPr>
        <w:tab/>
        <w:t xml:space="preserve">Bevilacqua, M. </w:t>
      </w:r>
      <w:r w:rsidRPr="00307C08">
        <w:rPr>
          <w:rFonts w:ascii="Calibri" w:hAnsi="Calibri" w:cs="Calibri"/>
          <w:i/>
          <w:iCs/>
          <w:noProof/>
          <w:szCs w:val="24"/>
        </w:rPr>
        <w:t>et al.</w:t>
      </w:r>
      <w:r w:rsidRPr="00307C08">
        <w:rPr>
          <w:rFonts w:ascii="Calibri" w:hAnsi="Calibri" w:cs="Calibri"/>
          <w:noProof/>
          <w:szCs w:val="24"/>
        </w:rPr>
        <w:t xml:space="preserve"> Recent chemometrics advances for foodomics. </w:t>
      </w:r>
      <w:r w:rsidRPr="00307C08">
        <w:rPr>
          <w:rFonts w:ascii="Calibri" w:hAnsi="Calibri" w:cs="Calibri"/>
          <w:i/>
          <w:iCs/>
          <w:noProof/>
          <w:szCs w:val="24"/>
        </w:rPr>
        <w:t>TrAC Trends Anal. Chem.</w:t>
      </w:r>
      <w:r w:rsidRPr="00307C08">
        <w:rPr>
          <w:rFonts w:ascii="Calibri" w:hAnsi="Calibri" w:cs="Calibri"/>
          <w:noProof/>
          <w:szCs w:val="24"/>
        </w:rPr>
        <w:t xml:space="preserve"> </w:t>
      </w:r>
      <w:r w:rsidRPr="00307C08">
        <w:rPr>
          <w:rFonts w:ascii="Calibri" w:hAnsi="Calibri" w:cs="Calibri"/>
          <w:b/>
          <w:bCs/>
          <w:noProof/>
          <w:szCs w:val="24"/>
        </w:rPr>
        <w:t>96</w:t>
      </w:r>
      <w:r w:rsidRPr="00307C08">
        <w:rPr>
          <w:rFonts w:ascii="Calibri" w:hAnsi="Calibri" w:cs="Calibri"/>
          <w:noProof/>
          <w:szCs w:val="24"/>
        </w:rPr>
        <w:t>, 42–51 (2017).</w:t>
      </w:r>
    </w:p>
    <w:p w14:paraId="3DE22352"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6.</w:t>
      </w:r>
      <w:r w:rsidRPr="00307C08">
        <w:rPr>
          <w:rFonts w:ascii="Calibri" w:hAnsi="Calibri" w:cs="Calibri"/>
          <w:noProof/>
          <w:szCs w:val="24"/>
        </w:rPr>
        <w:tab/>
        <w:t xml:space="preserve">Maione, C. &amp; Barbosa, R. M. Recent applications of multivariate data analysis methods in the authentication of rice and the most analyzed parameters: A review. </w:t>
      </w:r>
      <w:r w:rsidRPr="00307C08">
        <w:rPr>
          <w:rFonts w:ascii="Calibri" w:hAnsi="Calibri" w:cs="Calibri"/>
          <w:i/>
          <w:iCs/>
          <w:noProof/>
          <w:szCs w:val="24"/>
        </w:rPr>
        <w:t>Crit. Rev. Food Sci. Nutr.</w:t>
      </w:r>
      <w:r w:rsidRPr="00307C08">
        <w:rPr>
          <w:rFonts w:ascii="Calibri" w:hAnsi="Calibri" w:cs="Calibri"/>
          <w:noProof/>
          <w:szCs w:val="24"/>
        </w:rPr>
        <w:t xml:space="preserve"> </w:t>
      </w:r>
      <w:r w:rsidRPr="00307C08">
        <w:rPr>
          <w:rFonts w:ascii="Calibri" w:hAnsi="Calibri" w:cs="Calibri"/>
          <w:b/>
          <w:bCs/>
          <w:noProof/>
          <w:szCs w:val="24"/>
        </w:rPr>
        <w:t>8398</w:t>
      </w:r>
      <w:r w:rsidRPr="00307C08">
        <w:rPr>
          <w:rFonts w:ascii="Calibri" w:hAnsi="Calibri" w:cs="Calibri"/>
          <w:noProof/>
          <w:szCs w:val="24"/>
        </w:rPr>
        <w:t>, 1–12 (2018).</w:t>
      </w:r>
    </w:p>
    <w:p w14:paraId="2771D90F"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lastRenderedPageBreak/>
        <w:t>17.</w:t>
      </w:r>
      <w:r w:rsidRPr="00307C08">
        <w:rPr>
          <w:rFonts w:ascii="Calibri" w:hAnsi="Calibri" w:cs="Calibri"/>
          <w:noProof/>
          <w:szCs w:val="24"/>
        </w:rPr>
        <w:tab/>
        <w:t xml:space="preserve">Jiménez-Carvelo, A. M., González-Casado, A., Bagur-González, M. G. &amp; Cuadros-Rodríguez, L. </w:t>
      </w:r>
      <w:r w:rsidRPr="00307C08">
        <w:rPr>
          <w:rFonts w:ascii="Calibri" w:hAnsi="Calibri" w:cs="Calibri"/>
          <w:i/>
          <w:iCs/>
          <w:noProof/>
          <w:szCs w:val="24"/>
        </w:rPr>
        <w:t>Alternative data mining/machine learning methods for the analytical evaluation of food quality and authenticity – A review</w:t>
      </w:r>
      <w:r w:rsidRPr="00307C08">
        <w:rPr>
          <w:rFonts w:ascii="Calibri" w:hAnsi="Calibri" w:cs="Calibri"/>
          <w:noProof/>
          <w:szCs w:val="24"/>
        </w:rPr>
        <w:t xml:space="preserve">. </w:t>
      </w:r>
      <w:r w:rsidRPr="00307C08">
        <w:rPr>
          <w:rFonts w:ascii="Calibri" w:hAnsi="Calibri" w:cs="Calibri"/>
          <w:i/>
          <w:iCs/>
          <w:noProof/>
          <w:szCs w:val="24"/>
        </w:rPr>
        <w:t>Food Research International</w:t>
      </w:r>
      <w:r w:rsidRPr="00307C08">
        <w:rPr>
          <w:rFonts w:ascii="Calibri" w:hAnsi="Calibri" w:cs="Calibri"/>
          <w:noProof/>
          <w:szCs w:val="24"/>
        </w:rPr>
        <w:t xml:space="preserve"> </w:t>
      </w:r>
      <w:r w:rsidRPr="00307C08">
        <w:rPr>
          <w:rFonts w:ascii="Calibri" w:hAnsi="Calibri" w:cs="Calibri"/>
          <w:b/>
          <w:bCs/>
          <w:noProof/>
          <w:szCs w:val="24"/>
        </w:rPr>
        <w:t>122</w:t>
      </w:r>
      <w:r w:rsidRPr="00307C08">
        <w:rPr>
          <w:rFonts w:ascii="Calibri" w:hAnsi="Calibri" w:cs="Calibri"/>
          <w:noProof/>
          <w:szCs w:val="24"/>
        </w:rPr>
        <w:t>, (Elsevier Ltd, 2019).</w:t>
      </w:r>
    </w:p>
    <w:p w14:paraId="55A0DDE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8.</w:t>
      </w:r>
      <w:r w:rsidRPr="00307C08">
        <w:rPr>
          <w:rFonts w:ascii="Calibri" w:hAnsi="Calibri" w:cs="Calibri"/>
          <w:noProof/>
          <w:szCs w:val="24"/>
        </w:rPr>
        <w:tab/>
        <w:t xml:space="preserve">Cutler, D. R. </w:t>
      </w:r>
      <w:r w:rsidRPr="00307C08">
        <w:rPr>
          <w:rFonts w:ascii="Calibri" w:hAnsi="Calibri" w:cs="Calibri"/>
          <w:i/>
          <w:iCs/>
          <w:noProof/>
          <w:szCs w:val="24"/>
        </w:rPr>
        <w:t>et al.</w:t>
      </w:r>
      <w:r w:rsidRPr="00307C08">
        <w:rPr>
          <w:rFonts w:ascii="Calibri" w:hAnsi="Calibri" w:cs="Calibri"/>
          <w:noProof/>
          <w:szCs w:val="24"/>
        </w:rPr>
        <w:t xml:space="preserve"> RANDOM FORESTS FOR CLASSIFICATION IN ECOLOGY. </w:t>
      </w:r>
      <w:r w:rsidRPr="00307C08">
        <w:rPr>
          <w:rFonts w:ascii="Calibri" w:hAnsi="Calibri" w:cs="Calibri"/>
          <w:i/>
          <w:iCs/>
          <w:noProof/>
          <w:szCs w:val="24"/>
        </w:rPr>
        <w:t>Ecology</w:t>
      </w:r>
      <w:r w:rsidRPr="00307C08">
        <w:rPr>
          <w:rFonts w:ascii="Calibri" w:hAnsi="Calibri" w:cs="Calibri"/>
          <w:noProof/>
          <w:szCs w:val="24"/>
        </w:rPr>
        <w:t xml:space="preserve"> </w:t>
      </w:r>
      <w:r w:rsidRPr="00307C08">
        <w:rPr>
          <w:rFonts w:ascii="Calibri" w:hAnsi="Calibri" w:cs="Calibri"/>
          <w:b/>
          <w:bCs/>
          <w:noProof/>
          <w:szCs w:val="24"/>
        </w:rPr>
        <w:t>88</w:t>
      </w:r>
      <w:r w:rsidRPr="00307C08">
        <w:rPr>
          <w:rFonts w:ascii="Calibri" w:hAnsi="Calibri" w:cs="Calibri"/>
          <w:noProof/>
          <w:szCs w:val="24"/>
        </w:rPr>
        <w:t>, 2783–2792 (2007).</w:t>
      </w:r>
    </w:p>
    <w:p w14:paraId="176CDAE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19.</w:t>
      </w:r>
      <w:r w:rsidRPr="00307C08">
        <w:rPr>
          <w:rFonts w:ascii="Calibri" w:hAnsi="Calibri" w:cs="Calibri"/>
          <w:noProof/>
          <w:szCs w:val="24"/>
        </w:rPr>
        <w:tab/>
        <w:t xml:space="preserve">Hu, W. Identifying predictive markers of chemosensitivity of breast cancer with random forests. </w:t>
      </w:r>
      <w:r w:rsidRPr="00307C08">
        <w:rPr>
          <w:rFonts w:ascii="Calibri" w:hAnsi="Calibri" w:cs="Calibri"/>
          <w:i/>
          <w:iCs/>
          <w:noProof/>
          <w:szCs w:val="24"/>
        </w:rPr>
        <w:t>J. Biomed. Sci. Eng.</w:t>
      </w:r>
      <w:r w:rsidRPr="00307C08">
        <w:rPr>
          <w:rFonts w:ascii="Calibri" w:hAnsi="Calibri" w:cs="Calibri"/>
          <w:noProof/>
          <w:szCs w:val="24"/>
        </w:rPr>
        <w:t xml:space="preserve"> </w:t>
      </w:r>
      <w:r w:rsidRPr="00307C08">
        <w:rPr>
          <w:rFonts w:ascii="Calibri" w:hAnsi="Calibri" w:cs="Calibri"/>
          <w:b/>
          <w:bCs/>
          <w:noProof/>
          <w:szCs w:val="24"/>
        </w:rPr>
        <w:t>3</w:t>
      </w:r>
      <w:r w:rsidRPr="00307C08">
        <w:rPr>
          <w:rFonts w:ascii="Calibri" w:hAnsi="Calibri" w:cs="Calibri"/>
          <w:noProof/>
          <w:szCs w:val="24"/>
        </w:rPr>
        <w:t>, (2010).</w:t>
      </w:r>
    </w:p>
    <w:p w14:paraId="4615B0EC"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0.</w:t>
      </w:r>
      <w:r w:rsidRPr="00307C08">
        <w:rPr>
          <w:rFonts w:ascii="Calibri" w:hAnsi="Calibri" w:cs="Calibri"/>
          <w:noProof/>
          <w:szCs w:val="24"/>
        </w:rPr>
        <w:tab/>
        <w:t xml:space="preserve">Ram, M., Najafi, A. &amp; Shakeri, M. T. Classification and Biomarker Genes Selection for Cancer Gene Expression Data Using  Random Forest. </w:t>
      </w:r>
      <w:r w:rsidRPr="00307C08">
        <w:rPr>
          <w:rFonts w:ascii="Calibri" w:hAnsi="Calibri" w:cs="Calibri"/>
          <w:i/>
          <w:iCs/>
          <w:noProof/>
          <w:szCs w:val="24"/>
        </w:rPr>
        <w:t>Iran. J. Pathol.</w:t>
      </w:r>
      <w:r w:rsidRPr="00307C08">
        <w:rPr>
          <w:rFonts w:ascii="Calibri" w:hAnsi="Calibri" w:cs="Calibri"/>
          <w:noProof/>
          <w:szCs w:val="24"/>
        </w:rPr>
        <w:t xml:space="preserve"> </w:t>
      </w:r>
      <w:r w:rsidRPr="00307C08">
        <w:rPr>
          <w:rFonts w:ascii="Calibri" w:hAnsi="Calibri" w:cs="Calibri"/>
          <w:b/>
          <w:bCs/>
          <w:noProof/>
          <w:szCs w:val="24"/>
        </w:rPr>
        <w:t>12</w:t>
      </w:r>
      <w:r w:rsidRPr="00307C08">
        <w:rPr>
          <w:rFonts w:ascii="Calibri" w:hAnsi="Calibri" w:cs="Calibri"/>
          <w:noProof/>
          <w:szCs w:val="24"/>
        </w:rPr>
        <w:t>, 339–347 (2017).</w:t>
      </w:r>
    </w:p>
    <w:p w14:paraId="493116A4"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1.</w:t>
      </w:r>
      <w:r w:rsidRPr="00307C08">
        <w:rPr>
          <w:rFonts w:ascii="Calibri" w:hAnsi="Calibri" w:cs="Calibri"/>
          <w:noProof/>
          <w:szCs w:val="24"/>
        </w:rPr>
        <w:tab/>
        <w:t xml:space="preserve">Gao, D., Zhang, Y. &amp; Zhao, Y. Random forest algorithm for classification of multiwavelength data. </w:t>
      </w:r>
      <w:r w:rsidRPr="00307C08">
        <w:rPr>
          <w:rFonts w:ascii="Calibri" w:hAnsi="Calibri" w:cs="Calibri"/>
          <w:i/>
          <w:iCs/>
          <w:noProof/>
          <w:szCs w:val="24"/>
        </w:rPr>
        <w:t>Res. Astron. Astrophys.</w:t>
      </w:r>
      <w:r w:rsidRPr="00307C08">
        <w:rPr>
          <w:rFonts w:ascii="Calibri" w:hAnsi="Calibri" w:cs="Calibri"/>
          <w:noProof/>
          <w:szCs w:val="24"/>
        </w:rPr>
        <w:t xml:space="preserve"> </w:t>
      </w:r>
      <w:r w:rsidRPr="00307C08">
        <w:rPr>
          <w:rFonts w:ascii="Calibri" w:hAnsi="Calibri" w:cs="Calibri"/>
          <w:b/>
          <w:bCs/>
          <w:noProof/>
          <w:szCs w:val="24"/>
        </w:rPr>
        <w:t>9</w:t>
      </w:r>
      <w:r w:rsidRPr="00307C08">
        <w:rPr>
          <w:rFonts w:ascii="Calibri" w:hAnsi="Calibri" w:cs="Calibri"/>
          <w:noProof/>
          <w:szCs w:val="24"/>
        </w:rPr>
        <w:t>, 220 (2009).</w:t>
      </w:r>
    </w:p>
    <w:p w14:paraId="7B3E614C"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2.</w:t>
      </w:r>
      <w:r w:rsidRPr="00307C08">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307C08">
        <w:rPr>
          <w:rFonts w:ascii="Calibri" w:hAnsi="Calibri" w:cs="Calibri"/>
          <w:i/>
          <w:iCs/>
          <w:noProof/>
          <w:szCs w:val="24"/>
        </w:rPr>
        <w:t>WIREs Data Min. Knowl. Discov.</w:t>
      </w:r>
      <w:r w:rsidRPr="00307C08">
        <w:rPr>
          <w:rFonts w:ascii="Calibri" w:hAnsi="Calibri" w:cs="Calibri"/>
          <w:noProof/>
          <w:szCs w:val="24"/>
        </w:rPr>
        <w:t xml:space="preserve"> </w:t>
      </w:r>
      <w:r w:rsidRPr="00307C08">
        <w:rPr>
          <w:rFonts w:ascii="Calibri" w:hAnsi="Calibri" w:cs="Calibri"/>
          <w:b/>
          <w:bCs/>
          <w:noProof/>
          <w:szCs w:val="24"/>
        </w:rPr>
        <w:t>2</w:t>
      </w:r>
      <w:r w:rsidRPr="00307C08">
        <w:rPr>
          <w:rFonts w:ascii="Calibri" w:hAnsi="Calibri" w:cs="Calibri"/>
          <w:noProof/>
          <w:szCs w:val="24"/>
        </w:rPr>
        <w:t>, 493–507 (2012).</w:t>
      </w:r>
    </w:p>
    <w:p w14:paraId="2327AB0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3.</w:t>
      </w:r>
      <w:r w:rsidRPr="00307C08">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307C08">
        <w:rPr>
          <w:rFonts w:ascii="Calibri" w:hAnsi="Calibri" w:cs="Calibri"/>
          <w:i/>
          <w:iCs/>
          <w:noProof/>
          <w:szCs w:val="24"/>
        </w:rPr>
        <w:t>Food Control</w:t>
      </w:r>
      <w:r w:rsidRPr="00307C08">
        <w:rPr>
          <w:rFonts w:ascii="Calibri" w:hAnsi="Calibri" w:cs="Calibri"/>
          <w:noProof/>
          <w:szCs w:val="24"/>
        </w:rPr>
        <w:t xml:space="preserve"> </w:t>
      </w:r>
      <w:r w:rsidRPr="00307C08">
        <w:rPr>
          <w:rFonts w:ascii="Calibri" w:hAnsi="Calibri" w:cs="Calibri"/>
          <w:b/>
          <w:bCs/>
          <w:noProof/>
          <w:szCs w:val="24"/>
        </w:rPr>
        <w:t>104</w:t>
      </w:r>
      <w:r w:rsidRPr="00307C08">
        <w:rPr>
          <w:rFonts w:ascii="Calibri" w:hAnsi="Calibri" w:cs="Calibri"/>
          <w:noProof/>
          <w:szCs w:val="24"/>
        </w:rPr>
        <w:t>, 318–325 (2019).</w:t>
      </w:r>
    </w:p>
    <w:p w14:paraId="43D80BB9"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4.</w:t>
      </w:r>
      <w:r w:rsidRPr="00307C08">
        <w:rPr>
          <w:rFonts w:ascii="Calibri" w:hAnsi="Calibri" w:cs="Calibri"/>
          <w:noProof/>
          <w:szCs w:val="24"/>
        </w:rPr>
        <w:tab/>
        <w:t xml:space="preserve">Hopfer, H., Nelson, J., Collins, T. S., Heymann, H. &amp; Ebeler, S. E. The combined impact of vineyard origin and processing winery on the elemental profile of red wines. </w:t>
      </w:r>
      <w:r w:rsidRPr="00307C08">
        <w:rPr>
          <w:rFonts w:ascii="Calibri" w:hAnsi="Calibri" w:cs="Calibri"/>
          <w:i/>
          <w:iCs/>
          <w:noProof/>
          <w:szCs w:val="24"/>
        </w:rPr>
        <w:t>Food Chem.</w:t>
      </w:r>
      <w:r w:rsidRPr="00307C08">
        <w:rPr>
          <w:rFonts w:ascii="Calibri" w:hAnsi="Calibri" w:cs="Calibri"/>
          <w:noProof/>
          <w:szCs w:val="24"/>
        </w:rPr>
        <w:t xml:space="preserve"> </w:t>
      </w:r>
      <w:r w:rsidRPr="00307C08">
        <w:rPr>
          <w:rFonts w:ascii="Calibri" w:hAnsi="Calibri" w:cs="Calibri"/>
          <w:b/>
          <w:bCs/>
          <w:noProof/>
          <w:szCs w:val="24"/>
        </w:rPr>
        <w:t>172</w:t>
      </w:r>
      <w:r w:rsidRPr="00307C08">
        <w:rPr>
          <w:rFonts w:ascii="Calibri" w:hAnsi="Calibri" w:cs="Calibri"/>
          <w:noProof/>
          <w:szCs w:val="24"/>
        </w:rPr>
        <w:t>, 486–496 (2015).</w:t>
      </w:r>
    </w:p>
    <w:p w14:paraId="52468130"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5.</w:t>
      </w:r>
      <w:r w:rsidRPr="00307C08">
        <w:rPr>
          <w:rFonts w:ascii="Calibri" w:hAnsi="Calibri" w:cs="Calibri"/>
          <w:noProof/>
          <w:szCs w:val="24"/>
        </w:rPr>
        <w:tab/>
        <w:t xml:space="preserve">Breiman, L. Random Forests. </w:t>
      </w:r>
      <w:r w:rsidRPr="00307C08">
        <w:rPr>
          <w:rFonts w:ascii="Calibri" w:hAnsi="Calibri" w:cs="Calibri"/>
          <w:i/>
          <w:iCs/>
          <w:noProof/>
          <w:szCs w:val="24"/>
        </w:rPr>
        <w:t>Mach. Learn.</w:t>
      </w:r>
      <w:r w:rsidRPr="00307C08">
        <w:rPr>
          <w:rFonts w:ascii="Calibri" w:hAnsi="Calibri" w:cs="Calibri"/>
          <w:noProof/>
          <w:szCs w:val="24"/>
        </w:rPr>
        <w:t xml:space="preserve"> </w:t>
      </w:r>
      <w:r w:rsidRPr="00307C08">
        <w:rPr>
          <w:rFonts w:ascii="Calibri" w:hAnsi="Calibri" w:cs="Calibri"/>
          <w:b/>
          <w:bCs/>
          <w:noProof/>
          <w:szCs w:val="24"/>
        </w:rPr>
        <w:t>45</w:t>
      </w:r>
      <w:r w:rsidRPr="00307C08">
        <w:rPr>
          <w:rFonts w:ascii="Calibri" w:hAnsi="Calibri" w:cs="Calibri"/>
          <w:noProof/>
          <w:szCs w:val="24"/>
        </w:rPr>
        <w:t>, 5–32 (2001).</w:t>
      </w:r>
    </w:p>
    <w:p w14:paraId="75D6E520"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6.</w:t>
      </w:r>
      <w:r w:rsidRPr="00307C08">
        <w:rPr>
          <w:rFonts w:ascii="Calibri" w:hAnsi="Calibri" w:cs="Calibri"/>
          <w:noProof/>
          <w:szCs w:val="24"/>
        </w:rPr>
        <w:tab/>
        <w:t xml:space="preserve">Cortes, C. &amp; Vapnik, V. Support-Vector Networks. </w:t>
      </w:r>
      <w:r w:rsidRPr="00307C08">
        <w:rPr>
          <w:rFonts w:ascii="Calibri" w:hAnsi="Calibri" w:cs="Calibri"/>
          <w:i/>
          <w:iCs/>
          <w:noProof/>
          <w:szCs w:val="24"/>
        </w:rPr>
        <w:t>Mach. Learn.</w:t>
      </w:r>
      <w:r w:rsidRPr="00307C08">
        <w:rPr>
          <w:rFonts w:ascii="Calibri" w:hAnsi="Calibri" w:cs="Calibri"/>
          <w:noProof/>
          <w:szCs w:val="24"/>
        </w:rPr>
        <w:t xml:space="preserve"> </w:t>
      </w:r>
      <w:r w:rsidRPr="00307C08">
        <w:rPr>
          <w:rFonts w:ascii="Calibri" w:hAnsi="Calibri" w:cs="Calibri"/>
          <w:b/>
          <w:bCs/>
          <w:noProof/>
          <w:szCs w:val="24"/>
        </w:rPr>
        <w:t>20</w:t>
      </w:r>
      <w:r w:rsidRPr="00307C08">
        <w:rPr>
          <w:rFonts w:ascii="Calibri" w:hAnsi="Calibri" w:cs="Calibri"/>
          <w:noProof/>
          <w:szCs w:val="24"/>
        </w:rPr>
        <w:t>, 273–297 (1995).</w:t>
      </w:r>
    </w:p>
    <w:p w14:paraId="502102E5"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7.</w:t>
      </w:r>
      <w:r w:rsidRPr="00307C08">
        <w:rPr>
          <w:rFonts w:ascii="Calibri" w:hAnsi="Calibri" w:cs="Calibri"/>
          <w:noProof/>
          <w:szCs w:val="24"/>
        </w:rPr>
        <w:tab/>
        <w:t xml:space="preserve">Urbanowicz, R., Meeker, M., LaCava, W., Olson, R. &amp; Moore, J. Relief-Based Feature Selection: Introduction and Review. </w:t>
      </w:r>
      <w:r w:rsidRPr="00307C08">
        <w:rPr>
          <w:rFonts w:ascii="Calibri" w:hAnsi="Calibri" w:cs="Calibri"/>
          <w:i/>
          <w:iCs/>
          <w:noProof/>
          <w:szCs w:val="24"/>
        </w:rPr>
        <w:t>J. Biomed. Inform.</w:t>
      </w:r>
      <w:r w:rsidRPr="00307C08">
        <w:rPr>
          <w:rFonts w:ascii="Calibri" w:hAnsi="Calibri" w:cs="Calibri"/>
          <w:noProof/>
          <w:szCs w:val="24"/>
        </w:rPr>
        <w:t xml:space="preserve"> </w:t>
      </w:r>
      <w:r w:rsidRPr="00307C08">
        <w:rPr>
          <w:rFonts w:ascii="Calibri" w:hAnsi="Calibri" w:cs="Calibri"/>
          <w:b/>
          <w:bCs/>
          <w:noProof/>
          <w:szCs w:val="24"/>
        </w:rPr>
        <w:t>85</w:t>
      </w:r>
      <w:r w:rsidRPr="00307C08">
        <w:rPr>
          <w:rFonts w:ascii="Calibri" w:hAnsi="Calibri" w:cs="Calibri"/>
          <w:noProof/>
          <w:szCs w:val="24"/>
        </w:rPr>
        <w:t>, (2017).</w:t>
      </w:r>
    </w:p>
    <w:p w14:paraId="1D78F837"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8.</w:t>
      </w:r>
      <w:r w:rsidRPr="00307C08">
        <w:rPr>
          <w:rFonts w:ascii="Calibri" w:hAnsi="Calibri" w:cs="Calibri"/>
          <w:noProof/>
          <w:szCs w:val="24"/>
        </w:rPr>
        <w:tab/>
        <w:t xml:space="preserve">Dietterich, T. Machine Learning Research: Four Current Directions. </w:t>
      </w:r>
      <w:r w:rsidRPr="00307C08">
        <w:rPr>
          <w:rFonts w:ascii="Calibri" w:hAnsi="Calibri" w:cs="Calibri"/>
          <w:i/>
          <w:iCs/>
          <w:noProof/>
          <w:szCs w:val="24"/>
        </w:rPr>
        <w:t>AI Mag.</w:t>
      </w:r>
      <w:r w:rsidRPr="00307C08">
        <w:rPr>
          <w:rFonts w:ascii="Calibri" w:hAnsi="Calibri" w:cs="Calibri"/>
          <w:noProof/>
          <w:szCs w:val="24"/>
        </w:rPr>
        <w:t xml:space="preserve"> </w:t>
      </w:r>
      <w:r w:rsidRPr="00307C08">
        <w:rPr>
          <w:rFonts w:ascii="Calibri" w:hAnsi="Calibri" w:cs="Calibri"/>
          <w:b/>
          <w:bCs/>
          <w:noProof/>
          <w:szCs w:val="24"/>
        </w:rPr>
        <w:t>18</w:t>
      </w:r>
      <w:r w:rsidRPr="00307C08">
        <w:rPr>
          <w:rFonts w:ascii="Calibri" w:hAnsi="Calibri" w:cs="Calibri"/>
          <w:noProof/>
          <w:szCs w:val="24"/>
        </w:rPr>
        <w:t>, (2000).</w:t>
      </w:r>
    </w:p>
    <w:p w14:paraId="44D71478"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29.</w:t>
      </w:r>
      <w:r w:rsidRPr="00307C08">
        <w:rPr>
          <w:rFonts w:ascii="Calibri" w:hAnsi="Calibri" w:cs="Calibri"/>
          <w:noProof/>
          <w:szCs w:val="24"/>
        </w:rPr>
        <w:tab/>
        <w:t xml:space="preserve">Relief-based feature selection: Introduction and review. </w:t>
      </w:r>
      <w:r w:rsidRPr="00307C08">
        <w:rPr>
          <w:rFonts w:ascii="Calibri" w:hAnsi="Calibri" w:cs="Calibri"/>
          <w:i/>
          <w:iCs/>
          <w:noProof/>
          <w:szCs w:val="24"/>
        </w:rPr>
        <w:t>J. Biomed. Inform.</w:t>
      </w:r>
      <w:r w:rsidRPr="00307C08">
        <w:rPr>
          <w:rFonts w:ascii="Calibri" w:hAnsi="Calibri" w:cs="Calibri"/>
          <w:noProof/>
          <w:szCs w:val="24"/>
        </w:rPr>
        <w:t xml:space="preserve"> </w:t>
      </w:r>
      <w:r w:rsidRPr="00307C08">
        <w:rPr>
          <w:rFonts w:ascii="Calibri" w:hAnsi="Calibri" w:cs="Calibri"/>
          <w:b/>
          <w:bCs/>
          <w:noProof/>
          <w:szCs w:val="24"/>
        </w:rPr>
        <w:t>85</w:t>
      </w:r>
      <w:r w:rsidRPr="00307C08">
        <w:rPr>
          <w:rFonts w:ascii="Calibri" w:hAnsi="Calibri" w:cs="Calibri"/>
          <w:noProof/>
          <w:szCs w:val="24"/>
        </w:rPr>
        <w:t>, 189–203 (2018).</w:t>
      </w:r>
    </w:p>
    <w:p w14:paraId="0A392C2B"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0.</w:t>
      </w:r>
      <w:r w:rsidRPr="00307C08">
        <w:rPr>
          <w:rFonts w:ascii="Calibri" w:hAnsi="Calibri" w:cs="Calibri"/>
          <w:noProof/>
          <w:szCs w:val="24"/>
        </w:rPr>
        <w:tab/>
        <w:t xml:space="preserve">Data Handling in Science and Technology. in </w:t>
      </w:r>
      <w:r w:rsidRPr="00307C08">
        <w:rPr>
          <w:rFonts w:ascii="Calibri" w:hAnsi="Calibri" w:cs="Calibri"/>
          <w:i/>
          <w:iCs/>
          <w:noProof/>
          <w:szCs w:val="24"/>
        </w:rPr>
        <w:t>Wavelets in Chemistry</w:t>
      </w:r>
      <w:r w:rsidRPr="00307C08">
        <w:rPr>
          <w:rFonts w:ascii="Calibri" w:hAnsi="Calibri" w:cs="Calibri"/>
          <w:noProof/>
          <w:szCs w:val="24"/>
        </w:rPr>
        <w:t xml:space="preserve"> (ed. Walczak, B.) </w:t>
      </w:r>
      <w:r w:rsidRPr="00307C08">
        <w:rPr>
          <w:rFonts w:ascii="Calibri" w:hAnsi="Calibri" w:cs="Calibri"/>
          <w:b/>
          <w:bCs/>
          <w:noProof/>
          <w:szCs w:val="24"/>
        </w:rPr>
        <w:t>22</w:t>
      </w:r>
      <w:r w:rsidRPr="00307C08">
        <w:rPr>
          <w:rFonts w:ascii="Calibri" w:hAnsi="Calibri" w:cs="Calibri"/>
          <w:noProof/>
          <w:szCs w:val="24"/>
        </w:rPr>
        <w:t>, ii (Elsevier, 2000).</w:t>
      </w:r>
    </w:p>
    <w:p w14:paraId="4E6028AA"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1.</w:t>
      </w:r>
      <w:r w:rsidRPr="00307C08">
        <w:rPr>
          <w:rFonts w:ascii="Calibri" w:hAnsi="Calibri" w:cs="Calibri"/>
          <w:noProof/>
          <w:szCs w:val="24"/>
        </w:rPr>
        <w:tab/>
        <w:t>Wickham, H., François, R., Henry, L. &amp; Müller, K. dplyr: A Grammar of Data Manipulation. (2019).</w:t>
      </w:r>
    </w:p>
    <w:p w14:paraId="5A04E0B1"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2.</w:t>
      </w:r>
      <w:r w:rsidRPr="00307C08">
        <w:rPr>
          <w:rFonts w:ascii="Calibri" w:hAnsi="Calibri" w:cs="Calibri"/>
          <w:noProof/>
          <w:szCs w:val="24"/>
        </w:rPr>
        <w:tab/>
        <w:t>Mundt, A. K. and F. factoextra: Extract and Visualize the Results of Multivariate Data Analyses. (2017).</w:t>
      </w:r>
    </w:p>
    <w:p w14:paraId="082CC577"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3.</w:t>
      </w:r>
      <w:r w:rsidRPr="00307C08">
        <w:rPr>
          <w:rFonts w:ascii="Calibri" w:hAnsi="Calibri" w:cs="Calibri"/>
          <w:noProof/>
          <w:szCs w:val="24"/>
        </w:rPr>
        <w:tab/>
        <w:t xml:space="preserve">Pedregosa, F. </w:t>
      </w:r>
      <w:r w:rsidRPr="00307C08">
        <w:rPr>
          <w:rFonts w:ascii="Calibri" w:hAnsi="Calibri" w:cs="Calibri"/>
          <w:i/>
          <w:iCs/>
          <w:noProof/>
          <w:szCs w:val="24"/>
        </w:rPr>
        <w:t>et al.</w:t>
      </w:r>
      <w:r w:rsidRPr="00307C08">
        <w:rPr>
          <w:rFonts w:ascii="Calibri" w:hAnsi="Calibri" w:cs="Calibri"/>
          <w:noProof/>
          <w:szCs w:val="24"/>
        </w:rPr>
        <w:t xml:space="preserve"> Scikit-learn: Machine Learning in {P}ython. </w:t>
      </w:r>
      <w:r w:rsidRPr="00307C08">
        <w:rPr>
          <w:rFonts w:ascii="Calibri" w:hAnsi="Calibri" w:cs="Calibri"/>
          <w:i/>
          <w:iCs/>
          <w:noProof/>
          <w:szCs w:val="24"/>
        </w:rPr>
        <w:t>J. Mach. Learn. Res.</w:t>
      </w:r>
      <w:r w:rsidRPr="00307C08">
        <w:rPr>
          <w:rFonts w:ascii="Calibri" w:hAnsi="Calibri" w:cs="Calibri"/>
          <w:noProof/>
          <w:szCs w:val="24"/>
        </w:rPr>
        <w:t xml:space="preserve"> </w:t>
      </w:r>
      <w:r w:rsidRPr="00307C08">
        <w:rPr>
          <w:rFonts w:ascii="Calibri" w:hAnsi="Calibri" w:cs="Calibri"/>
          <w:b/>
          <w:bCs/>
          <w:noProof/>
          <w:szCs w:val="24"/>
        </w:rPr>
        <w:t>12</w:t>
      </w:r>
      <w:r w:rsidRPr="00307C08">
        <w:rPr>
          <w:rFonts w:ascii="Calibri" w:hAnsi="Calibri" w:cs="Calibri"/>
          <w:noProof/>
          <w:szCs w:val="24"/>
        </w:rPr>
        <w:t>, 2825–2830 (2011).</w:t>
      </w:r>
    </w:p>
    <w:p w14:paraId="38A00D92"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lastRenderedPageBreak/>
        <w:t>34.</w:t>
      </w:r>
      <w:r w:rsidRPr="00307C08">
        <w:rPr>
          <w:rFonts w:ascii="Calibri" w:hAnsi="Calibri" w:cs="Calibri"/>
          <w:noProof/>
          <w:szCs w:val="24"/>
        </w:rPr>
        <w:tab/>
        <w:t xml:space="preserve">Urbanowicz, R. J., Olson, R. S., Schmitt, P., Meeker, M. &amp; Moore, J. H. Benchmarking relief-based feature selection methods for bioinformatics data mining. </w:t>
      </w:r>
      <w:r w:rsidRPr="00307C08">
        <w:rPr>
          <w:rFonts w:ascii="Calibri" w:hAnsi="Calibri" w:cs="Calibri"/>
          <w:i/>
          <w:iCs/>
          <w:noProof/>
          <w:szCs w:val="24"/>
        </w:rPr>
        <w:t>J. Biomed. Inform.</w:t>
      </w:r>
      <w:r w:rsidRPr="00307C08">
        <w:rPr>
          <w:rFonts w:ascii="Calibri" w:hAnsi="Calibri" w:cs="Calibri"/>
          <w:noProof/>
          <w:szCs w:val="24"/>
        </w:rPr>
        <w:t xml:space="preserve"> </w:t>
      </w:r>
      <w:r w:rsidRPr="00307C08">
        <w:rPr>
          <w:rFonts w:ascii="Calibri" w:hAnsi="Calibri" w:cs="Calibri"/>
          <w:b/>
          <w:bCs/>
          <w:noProof/>
          <w:szCs w:val="24"/>
        </w:rPr>
        <w:t>85</w:t>
      </w:r>
      <w:r w:rsidRPr="00307C08">
        <w:rPr>
          <w:rFonts w:ascii="Calibri" w:hAnsi="Calibri" w:cs="Calibri"/>
          <w:noProof/>
          <w:szCs w:val="24"/>
        </w:rPr>
        <w:t>, 168–188 (2018).</w:t>
      </w:r>
    </w:p>
    <w:p w14:paraId="6F355B60"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5.</w:t>
      </w:r>
      <w:r w:rsidRPr="00307C08">
        <w:rPr>
          <w:rFonts w:ascii="Calibri" w:hAnsi="Calibri" w:cs="Calibri"/>
          <w:noProof/>
          <w:szCs w:val="24"/>
        </w:rPr>
        <w:tab/>
        <w:t xml:space="preserve">Walt, S. van der, Colbert, S. C. &amp; Varoquaux, G. The NumPy Array: A Structure for Efficient Numerical Computation. </w:t>
      </w:r>
      <w:r w:rsidRPr="00307C08">
        <w:rPr>
          <w:rFonts w:ascii="Calibri" w:hAnsi="Calibri" w:cs="Calibri"/>
          <w:i/>
          <w:iCs/>
          <w:noProof/>
          <w:szCs w:val="24"/>
        </w:rPr>
        <w:t>Comput. Sci. Eng.</w:t>
      </w:r>
      <w:r w:rsidRPr="00307C08">
        <w:rPr>
          <w:rFonts w:ascii="Calibri" w:hAnsi="Calibri" w:cs="Calibri"/>
          <w:noProof/>
          <w:szCs w:val="24"/>
        </w:rPr>
        <w:t xml:space="preserve"> </w:t>
      </w:r>
      <w:r w:rsidRPr="00307C08">
        <w:rPr>
          <w:rFonts w:ascii="Calibri" w:hAnsi="Calibri" w:cs="Calibri"/>
          <w:b/>
          <w:bCs/>
          <w:noProof/>
          <w:szCs w:val="24"/>
        </w:rPr>
        <w:t>13</w:t>
      </w:r>
      <w:r w:rsidRPr="00307C08">
        <w:rPr>
          <w:rFonts w:ascii="Calibri" w:hAnsi="Calibri" w:cs="Calibri"/>
          <w:noProof/>
          <w:szCs w:val="24"/>
        </w:rPr>
        <w:t>, 22–30 (2011).</w:t>
      </w:r>
    </w:p>
    <w:p w14:paraId="6CFF5AB3"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6.</w:t>
      </w:r>
      <w:r w:rsidRPr="00307C08">
        <w:rPr>
          <w:rFonts w:ascii="Calibri" w:hAnsi="Calibri" w:cs="Calibri"/>
          <w:noProof/>
          <w:szCs w:val="24"/>
        </w:rPr>
        <w:tab/>
        <w:t xml:space="preserve">McKinney, W. Data Structures for Statistical Computing in Python. in </w:t>
      </w:r>
      <w:r w:rsidRPr="00307C08">
        <w:rPr>
          <w:rFonts w:ascii="Calibri" w:hAnsi="Calibri" w:cs="Calibri"/>
          <w:i/>
          <w:iCs/>
          <w:noProof/>
          <w:szCs w:val="24"/>
        </w:rPr>
        <w:t>Proceedings of the 9th Python in Science Conference</w:t>
      </w:r>
      <w:r w:rsidRPr="00307C08">
        <w:rPr>
          <w:rFonts w:ascii="Calibri" w:hAnsi="Calibri" w:cs="Calibri"/>
          <w:noProof/>
          <w:szCs w:val="24"/>
        </w:rPr>
        <w:t xml:space="preserve"> (eds. van der Walt, S. &amp; Millman, J.) 51–56 (2010).</w:t>
      </w:r>
    </w:p>
    <w:p w14:paraId="1B47635D"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7.</w:t>
      </w:r>
      <w:r w:rsidRPr="00307C08">
        <w:rPr>
          <w:rFonts w:ascii="Calibri" w:hAnsi="Calibri" w:cs="Calibri"/>
          <w:noProof/>
          <w:szCs w:val="24"/>
        </w:rPr>
        <w:tab/>
        <w:t xml:space="preserve">Brereton, R. G. </w:t>
      </w:r>
      <w:r w:rsidRPr="00307C08">
        <w:rPr>
          <w:rFonts w:ascii="Calibri" w:hAnsi="Calibri" w:cs="Calibri"/>
          <w:i/>
          <w:iCs/>
          <w:noProof/>
          <w:szCs w:val="24"/>
        </w:rPr>
        <w:t>et al.</w:t>
      </w:r>
      <w:r w:rsidRPr="00307C08">
        <w:rPr>
          <w:rFonts w:ascii="Calibri" w:hAnsi="Calibri" w:cs="Calibri"/>
          <w:noProof/>
          <w:szCs w:val="24"/>
        </w:rPr>
        <w:t xml:space="preserve"> Chemometrics in analytical chemistry—part I: history, experimental design and data analysis tools. </w:t>
      </w:r>
      <w:r w:rsidRPr="00307C08">
        <w:rPr>
          <w:rFonts w:ascii="Calibri" w:hAnsi="Calibri" w:cs="Calibri"/>
          <w:i/>
          <w:iCs/>
          <w:noProof/>
          <w:szCs w:val="24"/>
        </w:rPr>
        <w:t>Anal. Bioanal. Chem.</w:t>
      </w:r>
      <w:r w:rsidRPr="00307C08">
        <w:rPr>
          <w:rFonts w:ascii="Calibri" w:hAnsi="Calibri" w:cs="Calibri"/>
          <w:noProof/>
          <w:szCs w:val="24"/>
        </w:rPr>
        <w:t xml:space="preserve"> </w:t>
      </w:r>
      <w:r w:rsidRPr="00307C08">
        <w:rPr>
          <w:rFonts w:ascii="Calibri" w:hAnsi="Calibri" w:cs="Calibri"/>
          <w:b/>
          <w:bCs/>
          <w:noProof/>
          <w:szCs w:val="24"/>
        </w:rPr>
        <w:t>409</w:t>
      </w:r>
      <w:r w:rsidRPr="00307C08">
        <w:rPr>
          <w:rFonts w:ascii="Calibri" w:hAnsi="Calibri" w:cs="Calibri"/>
          <w:noProof/>
          <w:szCs w:val="24"/>
        </w:rPr>
        <w:t>, 5891–5899 (2017).</w:t>
      </w:r>
    </w:p>
    <w:p w14:paraId="1CBBB4A3"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8.</w:t>
      </w:r>
      <w:r w:rsidRPr="00307C08">
        <w:rPr>
          <w:rFonts w:ascii="Calibri" w:hAnsi="Calibri" w:cs="Calibri"/>
          <w:noProof/>
          <w:szCs w:val="24"/>
        </w:rPr>
        <w:tab/>
        <w:t xml:space="preserve">Filzmoser, P. &amp; Group, F. </w:t>
      </w:r>
      <w:r w:rsidRPr="00307C08">
        <w:rPr>
          <w:rFonts w:ascii="Calibri" w:hAnsi="Calibri" w:cs="Calibri"/>
          <w:i/>
          <w:iCs/>
          <w:noProof/>
          <w:szCs w:val="24"/>
        </w:rPr>
        <w:t>Intro. to multivariate statistical Analysis in Chemometrics</w:t>
      </w:r>
      <w:r w:rsidRPr="00307C08">
        <w:rPr>
          <w:rFonts w:ascii="Calibri" w:hAnsi="Calibri" w:cs="Calibri"/>
          <w:noProof/>
          <w:szCs w:val="24"/>
        </w:rPr>
        <w:t>. (2008).</w:t>
      </w:r>
    </w:p>
    <w:p w14:paraId="680DA07D"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39.</w:t>
      </w:r>
      <w:r w:rsidRPr="00307C08">
        <w:rPr>
          <w:rFonts w:ascii="Calibri" w:hAnsi="Calibri" w:cs="Calibri"/>
          <w:noProof/>
          <w:szCs w:val="24"/>
        </w:rPr>
        <w:tab/>
        <w:t xml:space="preserve">Gromski, P. S. </w:t>
      </w:r>
      <w:r w:rsidRPr="00307C08">
        <w:rPr>
          <w:rFonts w:ascii="Calibri" w:hAnsi="Calibri" w:cs="Calibri"/>
          <w:i/>
          <w:iCs/>
          <w:noProof/>
          <w:szCs w:val="24"/>
        </w:rPr>
        <w:t>et al.</w:t>
      </w:r>
      <w:r w:rsidRPr="00307C08">
        <w:rPr>
          <w:rFonts w:ascii="Calibri" w:hAnsi="Calibri" w:cs="Calibri"/>
          <w:noProof/>
          <w:szCs w:val="24"/>
        </w:rPr>
        <w:t xml:space="preserve"> A tutorial review: Metabolomics and partial least squares-discriminant analysis - a marriage of convenience or a shotgun wedding. </w:t>
      </w:r>
      <w:r w:rsidRPr="00307C08">
        <w:rPr>
          <w:rFonts w:ascii="Calibri" w:hAnsi="Calibri" w:cs="Calibri"/>
          <w:i/>
          <w:iCs/>
          <w:noProof/>
          <w:szCs w:val="24"/>
        </w:rPr>
        <w:t>Anal. Chim. Acta</w:t>
      </w:r>
      <w:r w:rsidRPr="00307C08">
        <w:rPr>
          <w:rFonts w:ascii="Calibri" w:hAnsi="Calibri" w:cs="Calibri"/>
          <w:noProof/>
          <w:szCs w:val="24"/>
        </w:rPr>
        <w:t xml:space="preserve"> </w:t>
      </w:r>
      <w:r w:rsidRPr="00307C08">
        <w:rPr>
          <w:rFonts w:ascii="Calibri" w:hAnsi="Calibri" w:cs="Calibri"/>
          <w:b/>
          <w:bCs/>
          <w:noProof/>
          <w:szCs w:val="24"/>
        </w:rPr>
        <w:t>879</w:t>
      </w:r>
      <w:r w:rsidRPr="00307C08">
        <w:rPr>
          <w:rFonts w:ascii="Calibri" w:hAnsi="Calibri" w:cs="Calibri"/>
          <w:noProof/>
          <w:szCs w:val="24"/>
        </w:rPr>
        <w:t>, 10–23 (2015).</w:t>
      </w:r>
    </w:p>
    <w:p w14:paraId="6DD2BBFE"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0.</w:t>
      </w:r>
      <w:r w:rsidRPr="00307C08">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307C08">
        <w:rPr>
          <w:rFonts w:ascii="Segoe UI Symbol" w:hAnsi="Segoe UI Symbol" w:cs="Segoe UI Symbol"/>
          <w:noProof/>
          <w:szCs w:val="24"/>
        </w:rPr>
        <w:t>☆</w:t>
      </w:r>
      <w:r w:rsidRPr="00307C08">
        <w:rPr>
          <w:rFonts w:ascii="Calibri" w:hAnsi="Calibri" w:cs="Calibri"/>
          <w:noProof/>
          <w:szCs w:val="24"/>
        </w:rPr>
        <w:t xml:space="preserve">. </w:t>
      </w:r>
      <w:r w:rsidRPr="00307C08">
        <w:rPr>
          <w:rFonts w:ascii="Calibri" w:hAnsi="Calibri" w:cs="Calibri"/>
          <w:i/>
          <w:iCs/>
          <w:noProof/>
          <w:szCs w:val="24"/>
        </w:rPr>
        <w:t>Chemom. Intell. Lab. Syst.</w:t>
      </w:r>
      <w:r w:rsidRPr="00307C08">
        <w:rPr>
          <w:rFonts w:ascii="Calibri" w:hAnsi="Calibri" w:cs="Calibri"/>
          <w:noProof/>
          <w:szCs w:val="24"/>
        </w:rPr>
        <w:t xml:space="preserve"> </w:t>
      </w:r>
      <w:r w:rsidRPr="00307C08">
        <w:rPr>
          <w:rFonts w:ascii="Calibri" w:hAnsi="Calibri" w:cs="Calibri"/>
          <w:b/>
          <w:bCs/>
          <w:noProof/>
          <w:szCs w:val="24"/>
        </w:rPr>
        <w:t>96</w:t>
      </w:r>
      <w:r w:rsidRPr="00307C08">
        <w:rPr>
          <w:rFonts w:ascii="Calibri" w:hAnsi="Calibri" w:cs="Calibri"/>
          <w:noProof/>
          <w:szCs w:val="24"/>
        </w:rPr>
        <w:t>, 27–33 (2009).</w:t>
      </w:r>
    </w:p>
    <w:p w14:paraId="4882DE48"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1.</w:t>
      </w:r>
      <w:r w:rsidRPr="00307C08">
        <w:rPr>
          <w:rFonts w:ascii="Calibri" w:hAnsi="Calibri" w:cs="Calibri"/>
          <w:noProof/>
          <w:szCs w:val="24"/>
        </w:rPr>
        <w:tab/>
        <w:t xml:space="preserve">Grissa, D. </w:t>
      </w:r>
      <w:r w:rsidRPr="00307C08">
        <w:rPr>
          <w:rFonts w:ascii="Calibri" w:hAnsi="Calibri" w:cs="Calibri"/>
          <w:i/>
          <w:iCs/>
          <w:noProof/>
          <w:szCs w:val="24"/>
        </w:rPr>
        <w:t>et al.</w:t>
      </w:r>
      <w:r w:rsidRPr="00307C08">
        <w:rPr>
          <w:rFonts w:ascii="Calibri" w:hAnsi="Calibri" w:cs="Calibri"/>
          <w:noProof/>
          <w:szCs w:val="24"/>
        </w:rPr>
        <w:t xml:space="preserve"> Feature Selection Methods for Early Predictive Biomarker Discovery Using Untargeted  Metabolomic Data. </w:t>
      </w:r>
      <w:r w:rsidRPr="00307C08">
        <w:rPr>
          <w:rFonts w:ascii="Calibri" w:hAnsi="Calibri" w:cs="Calibri"/>
          <w:i/>
          <w:iCs/>
          <w:noProof/>
          <w:szCs w:val="24"/>
        </w:rPr>
        <w:t>Front. Mol. Biosci.</w:t>
      </w:r>
      <w:r w:rsidRPr="00307C08">
        <w:rPr>
          <w:rFonts w:ascii="Calibri" w:hAnsi="Calibri" w:cs="Calibri"/>
          <w:noProof/>
          <w:szCs w:val="24"/>
        </w:rPr>
        <w:t xml:space="preserve"> </w:t>
      </w:r>
      <w:r w:rsidRPr="00307C08">
        <w:rPr>
          <w:rFonts w:ascii="Calibri" w:hAnsi="Calibri" w:cs="Calibri"/>
          <w:b/>
          <w:bCs/>
          <w:noProof/>
          <w:szCs w:val="24"/>
        </w:rPr>
        <w:t>3</w:t>
      </w:r>
      <w:r w:rsidRPr="00307C08">
        <w:rPr>
          <w:rFonts w:ascii="Calibri" w:hAnsi="Calibri" w:cs="Calibri"/>
          <w:noProof/>
          <w:szCs w:val="24"/>
        </w:rPr>
        <w:t>, 30 (2016).</w:t>
      </w:r>
    </w:p>
    <w:p w14:paraId="5F965648"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2.</w:t>
      </w:r>
      <w:r w:rsidRPr="00307C08">
        <w:rPr>
          <w:rFonts w:ascii="Calibri" w:hAnsi="Calibri" w:cs="Calibri"/>
          <w:noProof/>
          <w:szCs w:val="24"/>
        </w:rPr>
        <w:tab/>
        <w:t xml:space="preserve">Ambroise, C. &amp; McLachlan, G. J. Selection bias in gene extraction on the basis of microarray gene-expression data. </w:t>
      </w:r>
      <w:r w:rsidRPr="00307C08">
        <w:rPr>
          <w:rFonts w:ascii="Calibri" w:hAnsi="Calibri" w:cs="Calibri"/>
          <w:i/>
          <w:iCs/>
          <w:noProof/>
          <w:szCs w:val="24"/>
        </w:rPr>
        <w:t>Proc. Natl. Acad. Sci.</w:t>
      </w:r>
      <w:r w:rsidRPr="00307C08">
        <w:rPr>
          <w:rFonts w:ascii="Calibri" w:hAnsi="Calibri" w:cs="Calibri"/>
          <w:noProof/>
          <w:szCs w:val="24"/>
        </w:rPr>
        <w:t xml:space="preserve"> </w:t>
      </w:r>
      <w:r w:rsidRPr="00307C08">
        <w:rPr>
          <w:rFonts w:ascii="Calibri" w:hAnsi="Calibri" w:cs="Calibri"/>
          <w:b/>
          <w:bCs/>
          <w:noProof/>
          <w:szCs w:val="24"/>
        </w:rPr>
        <w:t>99</w:t>
      </w:r>
      <w:r w:rsidRPr="00307C08">
        <w:rPr>
          <w:rFonts w:ascii="Calibri" w:hAnsi="Calibri" w:cs="Calibri"/>
          <w:noProof/>
          <w:szCs w:val="24"/>
        </w:rPr>
        <w:t>, 6562–6566 (2002).</w:t>
      </w:r>
    </w:p>
    <w:p w14:paraId="2578F81A"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3.</w:t>
      </w:r>
      <w:r w:rsidRPr="00307C08">
        <w:rPr>
          <w:rFonts w:ascii="Calibri" w:hAnsi="Calibri" w:cs="Calibri"/>
          <w:noProof/>
          <w:szCs w:val="24"/>
        </w:rPr>
        <w:tab/>
        <w:t>Esbensen, K. H. &amp; Geladi, P. Principles of Proper Validation : use and abuse of re-sampling for validation. 168–187 (2010). doi:10.1002/cem.1310</w:t>
      </w:r>
    </w:p>
    <w:p w14:paraId="2CD2BF29"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4.</w:t>
      </w:r>
      <w:r w:rsidRPr="00307C08">
        <w:rPr>
          <w:rFonts w:ascii="Calibri" w:hAnsi="Calibri" w:cs="Calibri"/>
          <w:noProof/>
          <w:szCs w:val="24"/>
        </w:rPr>
        <w:tab/>
        <w:t xml:space="preserve">Li, Z., Li, L., Pan, G. &amp; Chen, J. Bioavailability of Cd in a soil-rice system in China: Soil type versus genotype effects. </w:t>
      </w:r>
      <w:r w:rsidRPr="00307C08">
        <w:rPr>
          <w:rFonts w:ascii="Calibri" w:hAnsi="Calibri" w:cs="Calibri"/>
          <w:i/>
          <w:iCs/>
          <w:noProof/>
          <w:szCs w:val="24"/>
        </w:rPr>
        <w:t>Plant Soil</w:t>
      </w:r>
      <w:r w:rsidRPr="00307C08">
        <w:rPr>
          <w:rFonts w:ascii="Calibri" w:hAnsi="Calibri" w:cs="Calibri"/>
          <w:noProof/>
          <w:szCs w:val="24"/>
        </w:rPr>
        <w:t xml:space="preserve"> </w:t>
      </w:r>
      <w:r w:rsidRPr="00307C08">
        <w:rPr>
          <w:rFonts w:ascii="Calibri" w:hAnsi="Calibri" w:cs="Calibri"/>
          <w:b/>
          <w:bCs/>
          <w:noProof/>
          <w:szCs w:val="24"/>
        </w:rPr>
        <w:t>271</w:t>
      </w:r>
      <w:r w:rsidRPr="00307C08">
        <w:rPr>
          <w:rFonts w:ascii="Calibri" w:hAnsi="Calibri" w:cs="Calibri"/>
          <w:noProof/>
          <w:szCs w:val="24"/>
        </w:rPr>
        <w:t>, 165–173 (2005).</w:t>
      </w:r>
    </w:p>
    <w:p w14:paraId="2BFC46D6"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5.</w:t>
      </w:r>
      <w:r w:rsidRPr="00307C08">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307C08">
        <w:rPr>
          <w:rFonts w:ascii="Calibri" w:hAnsi="Calibri" w:cs="Calibri"/>
          <w:b/>
          <w:bCs/>
          <w:noProof/>
          <w:szCs w:val="24"/>
        </w:rPr>
        <w:t>7</w:t>
      </w:r>
      <w:r w:rsidRPr="00307C08">
        <w:rPr>
          <w:rFonts w:ascii="Calibri" w:hAnsi="Calibri" w:cs="Calibri"/>
          <w:noProof/>
          <w:szCs w:val="24"/>
        </w:rPr>
        <w:t>, 565–571 (2006).</w:t>
      </w:r>
    </w:p>
    <w:p w14:paraId="08364967"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6.</w:t>
      </w:r>
      <w:r w:rsidRPr="00307C08">
        <w:rPr>
          <w:rFonts w:ascii="Calibri" w:hAnsi="Calibri" w:cs="Calibri"/>
          <w:noProof/>
          <w:szCs w:val="24"/>
        </w:rPr>
        <w:tab/>
        <w:t xml:space="preserve">Chung, I. M. </w:t>
      </w:r>
      <w:r w:rsidRPr="00307C08">
        <w:rPr>
          <w:rFonts w:ascii="Calibri" w:hAnsi="Calibri" w:cs="Calibri"/>
          <w:i/>
          <w:iCs/>
          <w:noProof/>
          <w:szCs w:val="24"/>
        </w:rPr>
        <w:t>et al.</w:t>
      </w:r>
      <w:r w:rsidRPr="00307C08">
        <w:rPr>
          <w:rFonts w:ascii="Calibri" w:hAnsi="Calibri" w:cs="Calibri"/>
          <w:noProof/>
          <w:szCs w:val="24"/>
        </w:rPr>
        <w:t xml:space="preserve"> Geographic authentication of Asian rice (Oryza sativa L.) using multi-elemental and stable isotopic data combined with multivariate analysis. </w:t>
      </w:r>
      <w:r w:rsidRPr="00307C08">
        <w:rPr>
          <w:rFonts w:ascii="Calibri" w:hAnsi="Calibri" w:cs="Calibri"/>
          <w:i/>
          <w:iCs/>
          <w:noProof/>
          <w:szCs w:val="24"/>
        </w:rPr>
        <w:t>Food Chem.</w:t>
      </w:r>
      <w:r w:rsidRPr="00307C08">
        <w:rPr>
          <w:rFonts w:ascii="Calibri" w:hAnsi="Calibri" w:cs="Calibri"/>
          <w:noProof/>
          <w:szCs w:val="24"/>
        </w:rPr>
        <w:t xml:space="preserve"> </w:t>
      </w:r>
      <w:r w:rsidRPr="00307C08">
        <w:rPr>
          <w:rFonts w:ascii="Calibri" w:hAnsi="Calibri" w:cs="Calibri"/>
          <w:b/>
          <w:bCs/>
          <w:noProof/>
          <w:szCs w:val="24"/>
        </w:rPr>
        <w:t>240</w:t>
      </w:r>
      <w:r w:rsidRPr="00307C08">
        <w:rPr>
          <w:rFonts w:ascii="Calibri" w:hAnsi="Calibri" w:cs="Calibri"/>
          <w:noProof/>
          <w:szCs w:val="24"/>
        </w:rPr>
        <w:t>, 840–849 (2018).</w:t>
      </w:r>
    </w:p>
    <w:p w14:paraId="25AA96BD"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7.</w:t>
      </w:r>
      <w:r w:rsidRPr="00307C08">
        <w:rPr>
          <w:rFonts w:ascii="Calibri" w:hAnsi="Calibri" w:cs="Calibri"/>
          <w:noProof/>
          <w:szCs w:val="24"/>
        </w:rPr>
        <w:tab/>
        <w:t>Zhang, Y., Song, Q., Yan, J. &amp; Tang, J. Mineral element concentrations in grains of Chinese wheat cultivars. 303–313 (2010). doi:10.1007/s10681-009-0082-6</w:t>
      </w:r>
    </w:p>
    <w:p w14:paraId="1C658B7B"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t>48.</w:t>
      </w:r>
      <w:r w:rsidRPr="00307C08">
        <w:rPr>
          <w:rFonts w:ascii="Calibri" w:hAnsi="Calibri" w:cs="Calibri"/>
          <w:noProof/>
          <w:szCs w:val="24"/>
        </w:rPr>
        <w:tab/>
        <w:t xml:space="preserve">Liu, X., Tian, G., Jiang, D., Zhang, C. &amp; Kong, L. Cadmium (Cd) distribution and contamination in Chinese paddy soils on national scale. </w:t>
      </w:r>
      <w:r w:rsidRPr="00307C08">
        <w:rPr>
          <w:rFonts w:ascii="Calibri" w:hAnsi="Calibri" w:cs="Calibri"/>
          <w:i/>
          <w:iCs/>
          <w:noProof/>
          <w:szCs w:val="24"/>
        </w:rPr>
        <w:t>Environ. Sci. Pollut. Res.</w:t>
      </w:r>
      <w:r w:rsidRPr="00307C08">
        <w:rPr>
          <w:rFonts w:ascii="Calibri" w:hAnsi="Calibri" w:cs="Calibri"/>
          <w:noProof/>
          <w:szCs w:val="24"/>
        </w:rPr>
        <w:t xml:space="preserve"> </w:t>
      </w:r>
      <w:r w:rsidRPr="00307C08">
        <w:rPr>
          <w:rFonts w:ascii="Calibri" w:hAnsi="Calibri" w:cs="Calibri"/>
          <w:b/>
          <w:bCs/>
          <w:noProof/>
          <w:szCs w:val="24"/>
        </w:rPr>
        <w:t>23</w:t>
      </w:r>
      <w:r w:rsidRPr="00307C08">
        <w:rPr>
          <w:rFonts w:ascii="Calibri" w:hAnsi="Calibri" w:cs="Calibri"/>
          <w:noProof/>
          <w:szCs w:val="24"/>
        </w:rPr>
        <w:t>, 17941–17952 (2016).</w:t>
      </w:r>
    </w:p>
    <w:p w14:paraId="7EA4B7B6" w14:textId="77777777" w:rsidR="00307C08" w:rsidRPr="00307C08" w:rsidRDefault="00307C08" w:rsidP="00307C08">
      <w:pPr>
        <w:autoSpaceDE w:val="0"/>
        <w:autoSpaceDN w:val="0"/>
        <w:adjustRightInd w:val="0"/>
        <w:spacing w:line="240" w:lineRule="auto"/>
        <w:ind w:left="640" w:hanging="640"/>
        <w:rPr>
          <w:rFonts w:ascii="Calibri" w:hAnsi="Calibri" w:cs="Calibri"/>
          <w:noProof/>
          <w:szCs w:val="24"/>
        </w:rPr>
      </w:pPr>
      <w:r w:rsidRPr="00307C08">
        <w:rPr>
          <w:rFonts w:ascii="Calibri" w:hAnsi="Calibri" w:cs="Calibri"/>
          <w:noProof/>
          <w:szCs w:val="24"/>
        </w:rPr>
        <w:lastRenderedPageBreak/>
        <w:t>49.</w:t>
      </w:r>
      <w:r w:rsidRPr="00307C08">
        <w:rPr>
          <w:rFonts w:ascii="Calibri" w:hAnsi="Calibri" w:cs="Calibri"/>
          <w:noProof/>
          <w:szCs w:val="24"/>
        </w:rPr>
        <w:tab/>
        <w:t xml:space="preserve">Yu, Y. </w:t>
      </w:r>
      <w:r w:rsidRPr="00307C08">
        <w:rPr>
          <w:rFonts w:ascii="Calibri" w:hAnsi="Calibri" w:cs="Calibri"/>
          <w:i/>
          <w:iCs/>
          <w:noProof/>
          <w:szCs w:val="24"/>
        </w:rPr>
        <w:t>et al.</w:t>
      </w:r>
      <w:r w:rsidRPr="00307C08">
        <w:rPr>
          <w:rFonts w:ascii="Calibri" w:hAnsi="Calibri" w:cs="Calibri"/>
          <w:noProof/>
          <w:szCs w:val="24"/>
        </w:rPr>
        <w:t xml:space="preserve"> Accuracy and stability improvement in detecting Wuchang rice adulteration by piece-wise multiplicative scatter correction in the hyperspectral imaging system. </w:t>
      </w:r>
      <w:r w:rsidRPr="00307C08">
        <w:rPr>
          <w:rFonts w:ascii="Calibri" w:hAnsi="Calibri" w:cs="Calibri"/>
          <w:i/>
          <w:iCs/>
          <w:noProof/>
          <w:szCs w:val="24"/>
        </w:rPr>
        <w:t>Anal. Methods</w:t>
      </w:r>
      <w:r w:rsidRPr="00307C08">
        <w:rPr>
          <w:rFonts w:ascii="Calibri" w:hAnsi="Calibri" w:cs="Calibri"/>
          <w:noProof/>
          <w:szCs w:val="24"/>
        </w:rPr>
        <w:t xml:space="preserve"> </w:t>
      </w:r>
      <w:r w:rsidRPr="00307C08">
        <w:rPr>
          <w:rFonts w:ascii="Calibri" w:hAnsi="Calibri" w:cs="Calibri"/>
          <w:b/>
          <w:bCs/>
          <w:noProof/>
          <w:szCs w:val="24"/>
        </w:rPr>
        <w:t>10</w:t>
      </w:r>
      <w:r w:rsidRPr="00307C08">
        <w:rPr>
          <w:rFonts w:ascii="Calibri" w:hAnsi="Calibri" w:cs="Calibri"/>
          <w:noProof/>
          <w:szCs w:val="24"/>
        </w:rPr>
        <w:t>, 3224–3231 (2018).</w:t>
      </w:r>
    </w:p>
    <w:p w14:paraId="1028ACA4" w14:textId="77777777" w:rsidR="00307C08" w:rsidRPr="00307C08" w:rsidRDefault="00307C08" w:rsidP="00307C08">
      <w:pPr>
        <w:autoSpaceDE w:val="0"/>
        <w:autoSpaceDN w:val="0"/>
        <w:adjustRightInd w:val="0"/>
        <w:spacing w:line="240" w:lineRule="auto"/>
        <w:ind w:left="640" w:hanging="640"/>
        <w:rPr>
          <w:rFonts w:ascii="Calibri" w:hAnsi="Calibri" w:cs="Calibri"/>
          <w:noProof/>
        </w:rPr>
      </w:pPr>
      <w:r w:rsidRPr="00307C08">
        <w:rPr>
          <w:rFonts w:ascii="Calibri" w:hAnsi="Calibri" w:cs="Calibri"/>
          <w:noProof/>
          <w:szCs w:val="24"/>
        </w:rPr>
        <w:t>50.</w:t>
      </w:r>
      <w:r w:rsidRPr="00307C08">
        <w:rPr>
          <w:rFonts w:ascii="Calibri" w:hAnsi="Calibri" w:cs="Calibri"/>
          <w:noProof/>
          <w:szCs w:val="24"/>
        </w:rPr>
        <w:tab/>
        <w:t xml:space="preserve">Worku, M. </w:t>
      </w:r>
      <w:r w:rsidRPr="00307C08">
        <w:rPr>
          <w:rFonts w:ascii="Calibri" w:hAnsi="Calibri" w:cs="Calibri"/>
          <w:i/>
          <w:iCs/>
          <w:noProof/>
          <w:szCs w:val="24"/>
        </w:rPr>
        <w:t>et al.</w:t>
      </w:r>
      <w:r w:rsidRPr="00307C08">
        <w:rPr>
          <w:rFonts w:ascii="Calibri" w:hAnsi="Calibri" w:cs="Calibri"/>
          <w:noProof/>
          <w:szCs w:val="24"/>
        </w:rPr>
        <w:t xml:space="preserve"> Differentiating the geographical origin of Ethiopian coffee using XRF- and ICP-based multi-element and stable isotope profiling. </w:t>
      </w:r>
      <w:r w:rsidRPr="00307C08">
        <w:rPr>
          <w:rFonts w:ascii="Calibri" w:hAnsi="Calibri" w:cs="Calibri"/>
          <w:i/>
          <w:iCs/>
          <w:noProof/>
          <w:szCs w:val="24"/>
        </w:rPr>
        <w:t>Food Chem.</w:t>
      </w:r>
      <w:r w:rsidRPr="00307C08">
        <w:rPr>
          <w:rFonts w:ascii="Calibri" w:hAnsi="Calibri" w:cs="Calibri"/>
          <w:noProof/>
          <w:szCs w:val="24"/>
        </w:rPr>
        <w:t xml:space="preserve"> </w:t>
      </w:r>
      <w:r w:rsidRPr="00307C08">
        <w:rPr>
          <w:rFonts w:ascii="Calibri" w:hAnsi="Calibri" w:cs="Calibri"/>
          <w:b/>
          <w:bCs/>
          <w:noProof/>
          <w:szCs w:val="24"/>
        </w:rPr>
        <w:t>290</w:t>
      </w:r>
      <w:r w:rsidRPr="00307C08">
        <w:rPr>
          <w:rFonts w:ascii="Calibri" w:hAnsi="Calibri" w:cs="Calibri"/>
          <w:noProof/>
          <w:szCs w:val="24"/>
        </w:rPr>
        <w:t>, 295–307 (2019).</w:t>
      </w:r>
    </w:p>
    <w:p w14:paraId="332EB986" w14:textId="033F4CCF" w:rsidR="0009675C" w:rsidRPr="00EE7B19" w:rsidRDefault="00FE7C78" w:rsidP="001A4B23">
      <w:r>
        <w:fldChar w:fldCharType="end"/>
      </w:r>
    </w:p>
    <w:sectPr w:rsidR="0009675C" w:rsidRPr="00EE7B19" w:rsidSect="00151A61">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Xu, Jason" w:date="2020-03-19T09:48:00Z" w:initials="XJ">
    <w:p w14:paraId="14850D50" w14:textId="335309E1" w:rsidR="00082874" w:rsidRDefault="00082874">
      <w:pPr>
        <w:pStyle w:val="CommentText"/>
      </w:pPr>
      <w:r>
        <w:rPr>
          <w:rStyle w:val="CommentReference"/>
        </w:rPr>
        <w:annotationRef/>
      </w:r>
      <w:r>
        <w:rPr>
          <w:rFonts w:hint="eastAsia"/>
        </w:rPr>
        <w:t>建议保留名词形式和</w:t>
      </w:r>
      <w:r>
        <w:rPr>
          <w:rFonts w:hint="eastAsia"/>
        </w:rPr>
        <w:t>substituion</w:t>
      </w:r>
      <w:r>
        <w:t xml:space="preserve"> </w:t>
      </w:r>
      <w:r>
        <w:rPr>
          <w:rFonts w:hint="eastAsia"/>
        </w:rPr>
        <w:t>/</w:t>
      </w:r>
      <w:r>
        <w:t xml:space="preserve"> Fraudulent </w:t>
      </w:r>
      <w:r>
        <w:rPr>
          <w:rFonts w:hint="eastAsia"/>
        </w:rPr>
        <w:t>保持词性一致。</w:t>
      </w:r>
      <w:r>
        <w:rPr>
          <w:rFonts w:hint="eastAsia"/>
        </w:rPr>
        <w:t xml:space="preserve"> </w:t>
      </w:r>
    </w:p>
  </w:comment>
  <w:comment w:id="6" w:author="Xu, Jason" w:date="2020-03-19T14:00:00Z" w:initials="XJ">
    <w:p w14:paraId="34E7AD1F" w14:textId="6A1EC00F" w:rsidR="00082874" w:rsidRDefault="00082874">
      <w:pPr>
        <w:pStyle w:val="CommentText"/>
      </w:pPr>
      <w:r>
        <w:rPr>
          <w:rStyle w:val="CommentReference"/>
        </w:rPr>
        <w:annotationRef/>
      </w:r>
      <w:r>
        <w:t xml:space="preserve">Deleted description of “Xx ml were injected” since it is not typically found in ICP-MS analysis. </w:t>
      </w:r>
    </w:p>
  </w:comment>
  <w:comment w:id="26" w:author="Xu, Jason" w:date="2020-03-21T12:01:00Z" w:initials="XJ">
    <w:p w14:paraId="52AB7538" w14:textId="5F41F251" w:rsidR="00082874" w:rsidRDefault="00082874">
      <w:pPr>
        <w:pStyle w:val="CommentText"/>
      </w:pPr>
      <w:r>
        <w:rPr>
          <w:rStyle w:val="CommentReference"/>
        </w:rPr>
        <w:annotationRef/>
      </w:r>
      <w:r>
        <w:t xml:space="preserve">FZ: </w:t>
      </w:r>
      <w:r>
        <w:rPr>
          <w:rFonts w:hint="eastAsia"/>
        </w:rPr>
        <w:t>H</w:t>
      </w:r>
      <w:r>
        <w:t>ow the performance was evaluated?  Via cross validation</w:t>
      </w:r>
      <w:r>
        <w:rPr>
          <w:rFonts w:hint="eastAsia"/>
        </w:rPr>
        <w:t>?</w:t>
      </w:r>
      <w:r>
        <w:t xml:space="preserve"> Then why cross validation is far behind? </w:t>
      </w:r>
    </w:p>
  </w:comment>
  <w:comment w:id="27" w:author="Xu, Jason" w:date="2020-03-21T11:54:00Z" w:initials="XJ">
    <w:p w14:paraId="3953B8D0" w14:textId="7E35A9DC" w:rsidR="00082874" w:rsidRDefault="00082874">
      <w:pPr>
        <w:pStyle w:val="CommentText"/>
      </w:pPr>
      <w:r>
        <w:rPr>
          <w:rStyle w:val="CommentReference"/>
        </w:rPr>
        <w:annotationRef/>
      </w:r>
      <w:r>
        <w:rPr>
          <w:rFonts w:hint="eastAsia"/>
        </w:rPr>
        <w:t>F</w:t>
      </w:r>
      <w:r>
        <w:t>Z: Please provide Table S1</w:t>
      </w:r>
    </w:p>
  </w:comment>
  <w:comment w:id="32" w:author="Xu, Jason" w:date="2020-03-21T12:08:00Z" w:initials="XJ">
    <w:p w14:paraId="1D57DF2E" w14:textId="198B2C10" w:rsidR="00082874" w:rsidRDefault="00082874">
      <w:pPr>
        <w:pStyle w:val="CommentText"/>
      </w:pPr>
      <w:r>
        <w:rPr>
          <w:rStyle w:val="CommentReference"/>
        </w:rPr>
        <w:annotationRef/>
      </w:r>
      <w:r>
        <w:rPr>
          <w:rFonts w:hint="eastAsia"/>
        </w:rPr>
        <w:t>F</w:t>
      </w:r>
      <w:r>
        <w:t>Z: what is the test? It seems to me that cross-validation was doing the job? Should change the describtion in a way that crossvalidation is evaluating the effect of feature selection and hyperparameter optimization. See if my modification makes sense</w:t>
      </w:r>
      <w:r w:rsidR="00020EE8">
        <w:rPr>
          <w:rFonts w:hint="eastAsia"/>
        </w:rPr>
        <w:t>.</w:t>
      </w:r>
    </w:p>
  </w:comment>
  <w:comment w:id="38" w:author="Xu, Jason" w:date="2020-03-21T12:17:00Z" w:initials="XJ">
    <w:p w14:paraId="02EE5F7F" w14:textId="408E3F6E" w:rsidR="00082874" w:rsidRDefault="00082874">
      <w:pPr>
        <w:pStyle w:val="CommentText"/>
      </w:pPr>
      <w:r>
        <w:rPr>
          <w:rStyle w:val="CommentReference"/>
        </w:rPr>
        <w:annotationRef/>
      </w:r>
      <w:r>
        <w:rPr>
          <w:rFonts w:hint="eastAsia"/>
        </w:rPr>
        <w:t>F</w:t>
      </w:r>
      <w:r>
        <w:t xml:space="preserve">Z: please update. </w:t>
      </w:r>
    </w:p>
  </w:comment>
  <w:comment w:id="43" w:author="Xu, Jason" w:date="2020-03-21T16:36:00Z" w:initials="XJ">
    <w:p w14:paraId="6BD4A69F" w14:textId="543BAFD4" w:rsidR="0058647C" w:rsidRDefault="0058647C">
      <w:pPr>
        <w:pStyle w:val="CommentText"/>
      </w:pPr>
      <w:r>
        <w:rPr>
          <w:rStyle w:val="CommentReference"/>
        </w:rPr>
        <w:annotationRef/>
      </w:r>
      <w:r>
        <w:rPr>
          <w:rFonts w:hint="eastAsia"/>
        </w:rPr>
        <w:t>M</w:t>
      </w:r>
      <w:r>
        <w:t xml:space="preserve">oved from introduction here. </w:t>
      </w:r>
      <w:r w:rsidR="00940ABE">
        <w:t>While I</w:t>
      </w:r>
      <w:r w:rsidR="00813B81">
        <w:t xml:space="preserve"> feel that to put it here may stimulate the question that why MVA was not evaluated here. </w:t>
      </w:r>
    </w:p>
  </w:comment>
  <w:comment w:id="55" w:author="Xu, Jason" w:date="2020-03-21T16:42:00Z" w:initials="XJ">
    <w:p w14:paraId="78F63728" w14:textId="335F84FF" w:rsidR="00155133" w:rsidRDefault="00155133">
      <w:pPr>
        <w:pStyle w:val="CommentText"/>
      </w:pPr>
      <w:r>
        <w:rPr>
          <w:rStyle w:val="CommentReference"/>
        </w:rPr>
        <w:annotationRef/>
      </w:r>
      <w:r>
        <w:rPr>
          <w:rFonts w:hint="eastAsia"/>
        </w:rPr>
        <w:t>W</w:t>
      </w:r>
      <w:r>
        <w:t xml:space="preserve">e need to discuss here… </w:t>
      </w:r>
    </w:p>
  </w:comment>
  <w:comment w:id="80" w:author="Xu, Jason" w:date="2020-03-22T10:32:00Z" w:initials="XJ">
    <w:p w14:paraId="2EC33FAC" w14:textId="47BC4573" w:rsidR="00984CFF" w:rsidRDefault="00984CFF">
      <w:pPr>
        <w:pStyle w:val="CommentText"/>
      </w:pPr>
      <w:r>
        <w:rPr>
          <w:rStyle w:val="CommentReference"/>
        </w:rPr>
        <w:annotationRef/>
      </w:r>
      <w:r>
        <w:t xml:space="preserve">Let us look at this reference together. </w:t>
      </w:r>
    </w:p>
  </w:comment>
  <w:comment w:id="81" w:author="Xu, Jason" w:date="2020-03-21T12:52:00Z" w:initials="XJ">
    <w:p w14:paraId="53620A48" w14:textId="60986626" w:rsidR="00155133" w:rsidRDefault="00082874" w:rsidP="00155133">
      <w:pPr>
        <w:pStyle w:val="CommentText"/>
      </w:pPr>
      <w:r>
        <w:rPr>
          <w:rStyle w:val="CommentReference"/>
        </w:rPr>
        <w:annotationRef/>
      </w:r>
      <w:r w:rsidR="00155133">
        <w:t>Need help understanding key information in Krawcz</w:t>
      </w:r>
      <w:r w:rsidR="00114B8E">
        <w:t>uk</w:t>
      </w:r>
      <w:r w:rsidR="00044C0D">
        <w:t xml:space="preserve"> Paper. </w:t>
      </w:r>
    </w:p>
    <w:p w14:paraId="2950FE20" w14:textId="50B909AE" w:rsidR="00B70938" w:rsidRDefault="00B70938" w:rsidP="00155133">
      <w:pPr>
        <w:pStyle w:val="CommentText"/>
      </w:pPr>
      <w:r>
        <w:t xml:space="preserve">What is external cross-validation? </w:t>
      </w:r>
    </w:p>
  </w:comment>
  <w:comment w:id="135" w:author="Peng, Hong" w:date="2020-03-17T20:08:00Z" w:initials="PH">
    <w:p w14:paraId="6CC6BAFA" w14:textId="05B4A9A5" w:rsidR="00082874" w:rsidRDefault="00082874">
      <w:pPr>
        <w:pStyle w:val="CommentText"/>
      </w:pPr>
      <w:r>
        <w:rPr>
          <w:rStyle w:val="CommentReference"/>
        </w:rPr>
        <w:annotationRef/>
      </w:r>
      <w:r>
        <w:rPr>
          <w:rFonts w:hint="eastAsia"/>
        </w:rPr>
        <w:t>T</w:t>
      </w:r>
      <w:r>
        <w:t>he structure is good but still need a revision how to best present the significance.</w:t>
      </w:r>
    </w:p>
    <w:p w14:paraId="41A37585" w14:textId="5D4C85C4" w:rsidR="00082874" w:rsidRDefault="00082874" w:rsidP="00931DD9">
      <w:pPr>
        <w:pStyle w:val="CommentText"/>
        <w:numPr>
          <w:ilvl w:val="0"/>
          <w:numId w:val="23"/>
        </w:numPr>
      </w:pPr>
      <w:r>
        <w:t xml:space="preserve"> What are the benefits to use testing set to validate model?</w:t>
      </w:r>
    </w:p>
    <w:p w14:paraId="74EC347D" w14:textId="7DE66245" w:rsidR="00082874" w:rsidRDefault="00082874" w:rsidP="00931DD9">
      <w:pPr>
        <w:pStyle w:val="CommentText"/>
        <w:numPr>
          <w:ilvl w:val="0"/>
          <w:numId w:val="23"/>
        </w:numPr>
      </w:pPr>
      <w:r>
        <w:t xml:space="preserve"> What does it mean that 100% accuracy is achieved even using the training set? e.g. if only 95% is achieved, how will you evaluate the study, is it still worthy to be learned by others?</w:t>
      </w:r>
    </w:p>
  </w:comment>
  <w:comment w:id="137" w:author="Xu, Jason" w:date="2020-03-21T15:56:00Z" w:initials="XJ">
    <w:p w14:paraId="4D5F8F7C" w14:textId="59E4CB18" w:rsidR="00742144" w:rsidRDefault="00742144">
      <w:pPr>
        <w:pStyle w:val="CommentText"/>
      </w:pPr>
      <w:r>
        <w:rPr>
          <w:rStyle w:val="CommentReference"/>
        </w:rPr>
        <w:annotationRef/>
      </w:r>
      <w:r>
        <w:rPr>
          <w:rFonts w:hint="eastAsia"/>
        </w:rPr>
        <w:t>逻辑显混乱。说完了</w:t>
      </w:r>
      <w:r>
        <w:t xml:space="preserve">validation </w:t>
      </w:r>
      <w:r>
        <w:rPr>
          <w:rFonts w:hint="eastAsia"/>
        </w:rPr>
        <w:t>又说回到</w:t>
      </w:r>
      <w:r>
        <w:rPr>
          <w:rFonts w:hint="eastAsia"/>
        </w:rPr>
        <w:t>build</w:t>
      </w:r>
      <w:r>
        <w:t xml:space="preserve"> </w:t>
      </w:r>
      <w:r>
        <w:rPr>
          <w:rFonts w:hint="eastAsia"/>
        </w:rPr>
        <w:t>of</w:t>
      </w:r>
      <w:r>
        <w:t xml:space="preserve"> </w:t>
      </w:r>
      <w:r>
        <w:rPr>
          <w:rFonts w:hint="eastAsia"/>
        </w:rPr>
        <w:t>prediction</w:t>
      </w:r>
      <w:r>
        <w:t xml:space="preserve"> </w:t>
      </w:r>
      <w:r>
        <w:rPr>
          <w:rFonts w:hint="eastAsia"/>
        </w:rPr>
        <w:t>model</w:t>
      </w:r>
      <w:r w:rsidR="00813B81">
        <w:t xml:space="preserve">, </w:t>
      </w:r>
      <w:r w:rsidR="00813B81">
        <w:rPr>
          <w:rFonts w:hint="eastAsia"/>
        </w:rPr>
        <w:t>不符合逻辑顺序。</w:t>
      </w:r>
      <w:r>
        <w:rPr>
          <w:rFonts w:hint="eastAsia"/>
        </w:rPr>
        <w:t>此处讨论提前</w:t>
      </w:r>
      <w:r w:rsidR="0017129B">
        <w:t>line 146</w:t>
      </w:r>
      <w:r w:rsidR="000926AE">
        <w:rPr>
          <w:rFonts w:hint="eastAsia"/>
        </w:rPr>
        <w:t>。</w:t>
      </w:r>
    </w:p>
    <w:p w14:paraId="6AD8F654" w14:textId="2ADBCD4B" w:rsidR="00742144" w:rsidRDefault="00742144">
      <w:pPr>
        <w:pStyle w:val="CommentText"/>
      </w:pPr>
    </w:p>
  </w:comment>
  <w:comment w:id="144" w:author="Xu, Jason" w:date="2020-03-21T16:07:00Z" w:initials="XJ">
    <w:p w14:paraId="40BD7610" w14:textId="575B40D6" w:rsidR="00D70769" w:rsidRDefault="00D70769">
      <w:pPr>
        <w:pStyle w:val="CommentText"/>
      </w:pPr>
      <w:r>
        <w:rPr>
          <w:rStyle w:val="CommentReference"/>
        </w:rPr>
        <w:annotationRef/>
      </w:r>
      <w:r>
        <w:rPr>
          <w:rFonts w:hint="eastAsia"/>
        </w:rPr>
        <w:t>D</w:t>
      </w:r>
      <w:r>
        <w:t>o you have a reference to support such statement</w:t>
      </w:r>
      <w:r w:rsidR="00813B81">
        <w:rPr>
          <w:rFonts w:hint="eastAsia"/>
        </w:rPr>
        <w:t>?</w:t>
      </w:r>
      <w:r w:rsidR="00813B81">
        <w:t xml:space="preserve"> Always need to think how to support your statement. </w:t>
      </w:r>
    </w:p>
  </w:comment>
  <w:comment w:id="179" w:author="Xu, Jason" w:date="2020-03-13T11:03:00Z" w:initials="XJ">
    <w:p w14:paraId="003D5F2B" w14:textId="64C2EED2" w:rsidR="00082874" w:rsidRPr="00BC1A70" w:rsidRDefault="00082874">
      <w:pPr>
        <w:pStyle w:val="CommentText"/>
      </w:pPr>
      <w:r>
        <w:rPr>
          <w:rStyle w:val="CommentReference"/>
        </w:rPr>
        <w:annotationRef/>
      </w:r>
      <w:r>
        <w:t xml:space="preserve">Table 2 changed into Confusion matrix with predicted sample numbers. </w:t>
      </w:r>
    </w:p>
  </w:comment>
  <w:comment w:id="184" w:author="Xu, Jason" w:date="2020-03-22T10:34:00Z" w:initials="XJ">
    <w:p w14:paraId="22CEA98B" w14:textId="28A298B8" w:rsidR="00582E7D" w:rsidRDefault="00582E7D">
      <w:pPr>
        <w:pStyle w:val="CommentText"/>
      </w:pPr>
      <w:r>
        <w:rPr>
          <w:rStyle w:val="CommentReference"/>
        </w:rPr>
        <w:annotationRef/>
      </w:r>
      <w:r>
        <w:rPr>
          <w:rFonts w:hint="eastAsia"/>
        </w:rPr>
        <w:t>S</w:t>
      </w:r>
      <w:r>
        <w:t xml:space="preserve">hall we add one sentence talking about </w:t>
      </w:r>
      <w:r w:rsidR="00787B36">
        <w:t xml:space="preserve">kappa? If is is really important? </w:t>
      </w:r>
    </w:p>
  </w:comment>
  <w:comment w:id="204" w:author="Xu, Jason" w:date="2020-03-22T10:37:00Z" w:initials="XJ">
    <w:p w14:paraId="6802596B" w14:textId="616C271B" w:rsidR="00F44C66" w:rsidRDefault="00F44C66">
      <w:pPr>
        <w:pStyle w:val="CommentText"/>
      </w:pPr>
      <w:r>
        <w:rPr>
          <w:rStyle w:val="CommentReference"/>
        </w:rPr>
        <w:annotationRef/>
      </w:r>
      <w:r>
        <w:t>No need to say again. These = reliable,</w:t>
      </w:r>
      <w:r w:rsidR="000E19A7">
        <w:t xml:space="preserve"> </w:t>
      </w:r>
      <w:r w:rsidR="005701F6">
        <w:t>validation, which h</w:t>
      </w:r>
      <w:r>
        <w:t xml:space="preserve">as </w:t>
      </w:r>
      <w:r w:rsidR="0086519F">
        <w:t xml:space="preserve">been stated before. </w:t>
      </w:r>
    </w:p>
  </w:comment>
  <w:comment w:id="293" w:author="Xu, Jason" w:date="2020-03-22T11:51:00Z" w:initials="XJ">
    <w:p w14:paraId="7044DE53" w14:textId="0A770C88" w:rsidR="00663863" w:rsidRDefault="00663863">
      <w:pPr>
        <w:pStyle w:val="CommentText"/>
      </w:pPr>
      <w:r>
        <w:rPr>
          <w:rStyle w:val="CommentReference"/>
        </w:rPr>
        <w:annotationRef/>
      </w:r>
      <w:r>
        <w:t xml:space="preserve">TBC. Requested by the guideline. </w:t>
      </w:r>
    </w:p>
  </w:comment>
  <w:comment w:id="294" w:author="Xu, Jason" w:date="2020-01-07T10:31:00Z" w:initials="XJ">
    <w:p w14:paraId="41A95819" w14:textId="52804D32" w:rsidR="00082874" w:rsidRDefault="00082874"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850D50" w15:done="0"/>
  <w15:commentEx w15:paraId="34E7AD1F" w15:done="0"/>
  <w15:commentEx w15:paraId="52AB7538" w15:done="0"/>
  <w15:commentEx w15:paraId="3953B8D0" w15:done="0"/>
  <w15:commentEx w15:paraId="1D57DF2E" w15:done="0"/>
  <w15:commentEx w15:paraId="02EE5F7F" w15:done="0"/>
  <w15:commentEx w15:paraId="6BD4A69F" w15:done="0"/>
  <w15:commentEx w15:paraId="78F63728" w15:done="0"/>
  <w15:commentEx w15:paraId="2EC33FAC" w15:done="0"/>
  <w15:commentEx w15:paraId="2950FE20" w15:done="0"/>
  <w15:commentEx w15:paraId="74EC347D" w15:done="1"/>
  <w15:commentEx w15:paraId="6AD8F654" w15:done="0"/>
  <w15:commentEx w15:paraId="40BD7610" w15:done="0"/>
  <w15:commentEx w15:paraId="003D5F2B" w15:done="1"/>
  <w15:commentEx w15:paraId="22CEA98B" w15:done="0"/>
  <w15:commentEx w15:paraId="6802596B" w15:done="0"/>
  <w15:commentEx w15:paraId="7044DE53"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850D50" w16cid:durableId="221DBE81"/>
  <w16cid:commentId w16cid:paraId="34E7AD1F" w16cid:durableId="221DF970"/>
  <w16cid:commentId w16cid:paraId="52AB7538" w16cid:durableId="22208093"/>
  <w16cid:commentId w16cid:paraId="3953B8D0" w16cid:durableId="22207EDC"/>
  <w16cid:commentId w16cid:paraId="1D57DF2E" w16cid:durableId="2220824E"/>
  <w16cid:commentId w16cid:paraId="02EE5F7F" w16cid:durableId="22208475"/>
  <w16cid:commentId w16cid:paraId="6BD4A69F" w16cid:durableId="2220C11B"/>
  <w16cid:commentId w16cid:paraId="78F63728" w16cid:durableId="2220C27A"/>
  <w16cid:commentId w16cid:paraId="2EC33FAC" w16cid:durableId="2221BD58"/>
  <w16cid:commentId w16cid:paraId="2950FE20" w16cid:durableId="22208C8A"/>
  <w16cid:commentId w16cid:paraId="74EC347D" w16cid:durableId="221C731E"/>
  <w16cid:commentId w16cid:paraId="6AD8F654" w16cid:durableId="2220B7B2"/>
  <w16cid:commentId w16cid:paraId="40BD7610" w16cid:durableId="2220BA3D"/>
  <w16cid:commentId w16cid:paraId="003D5F2B" w16cid:durableId="2215E6FB"/>
  <w16cid:commentId w16cid:paraId="22CEA98B" w16cid:durableId="2221BDB0"/>
  <w16cid:commentId w16cid:paraId="6802596B" w16cid:durableId="2221BE6D"/>
  <w16cid:commentId w16cid:paraId="7044DE53" w16cid:durableId="2221CFAF"/>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EBAFF" w14:textId="77777777" w:rsidR="00FA639D" w:rsidRDefault="00FA639D" w:rsidP="00170E8C">
      <w:pPr>
        <w:spacing w:after="0" w:line="240" w:lineRule="auto"/>
      </w:pPr>
      <w:r>
        <w:separator/>
      </w:r>
    </w:p>
  </w:endnote>
  <w:endnote w:type="continuationSeparator" w:id="0">
    <w:p w14:paraId="68AE5129" w14:textId="77777777" w:rsidR="00FA639D" w:rsidRDefault="00FA639D" w:rsidP="00170E8C">
      <w:pPr>
        <w:spacing w:after="0" w:line="240" w:lineRule="auto"/>
      </w:pPr>
      <w:r>
        <w:continuationSeparator/>
      </w:r>
    </w:p>
  </w:endnote>
  <w:endnote w:type="continuationNotice" w:id="1">
    <w:p w14:paraId="19058814" w14:textId="77777777" w:rsidR="00FA639D" w:rsidRDefault="00FA63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6FD8DF" w14:textId="77777777" w:rsidR="000E7575" w:rsidRDefault="000E75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082874" w:rsidRDefault="00082874">
    <w:pPr>
      <w:pStyle w:val="Footer"/>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082874" w:rsidRPr="000412E9" w:rsidRDefault="00082874"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082874" w:rsidRPr="000412E9" w:rsidRDefault="00082874"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3DAAD" w14:textId="77777777" w:rsidR="000E7575" w:rsidRDefault="000E75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708433" w14:textId="77777777" w:rsidR="00FA639D" w:rsidRDefault="00FA639D" w:rsidP="00170E8C">
      <w:pPr>
        <w:spacing w:after="0" w:line="240" w:lineRule="auto"/>
      </w:pPr>
      <w:r>
        <w:separator/>
      </w:r>
    </w:p>
  </w:footnote>
  <w:footnote w:type="continuationSeparator" w:id="0">
    <w:p w14:paraId="1FE6C7FE" w14:textId="77777777" w:rsidR="00FA639D" w:rsidRDefault="00FA639D" w:rsidP="00170E8C">
      <w:pPr>
        <w:spacing w:after="0" w:line="240" w:lineRule="auto"/>
      </w:pPr>
      <w:r>
        <w:continuationSeparator/>
      </w:r>
    </w:p>
  </w:footnote>
  <w:footnote w:type="continuationNotice" w:id="1">
    <w:p w14:paraId="7066B6D8" w14:textId="77777777" w:rsidR="00FA639D" w:rsidRDefault="00FA63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AC0D5E" w14:textId="77777777" w:rsidR="000E7575" w:rsidRDefault="000E75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EA451" w14:textId="77777777" w:rsidR="000E7575" w:rsidRDefault="000E757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11B536" w14:textId="77777777" w:rsidR="000E7575" w:rsidRDefault="000E75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1"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3"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2"/>
  </w:num>
  <w:num w:numId="12">
    <w:abstractNumId w:val="4"/>
  </w:num>
  <w:num w:numId="13">
    <w:abstractNumId w:val="14"/>
  </w:num>
  <w:num w:numId="14">
    <w:abstractNumId w:val="11"/>
  </w:num>
  <w:num w:numId="15">
    <w:abstractNumId w:val="10"/>
  </w:num>
  <w:num w:numId="16">
    <w:abstractNumId w:val="0"/>
  </w:num>
  <w:num w:numId="17">
    <w:abstractNumId w:val="5"/>
  </w:num>
  <w:num w:numId="18">
    <w:abstractNumId w:val="1"/>
  </w:num>
  <w:num w:numId="19">
    <w:abstractNumId w:val="9"/>
  </w:num>
  <w:num w:numId="20">
    <w:abstractNumId w:val="7"/>
  </w:num>
  <w:num w:numId="21">
    <w:abstractNumId w:val="8"/>
  </w:num>
  <w:num w:numId="22">
    <w:abstractNumId w:val="15"/>
  </w:num>
  <w:num w:numId="23">
    <w:abstractNumId w:val="3"/>
  </w:num>
  <w:num w:numId="24">
    <w:abstractNumId w:val="13"/>
  </w:num>
  <w:num w:numId="2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bordersDoNotSurroundHeader/>
  <w:bordersDoNotSurroundFooter/>
  <w:hideSpellingErrors/>
  <w:hideGrammaticalErrors/>
  <w:proofState w:spelling="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A68"/>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96B"/>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A3B"/>
    <w:rsid w:val="00110BFF"/>
    <w:rsid w:val="00110C48"/>
    <w:rsid w:val="00111451"/>
    <w:rsid w:val="001119FB"/>
    <w:rsid w:val="00111B61"/>
    <w:rsid w:val="00111C09"/>
    <w:rsid w:val="00112075"/>
    <w:rsid w:val="00112079"/>
    <w:rsid w:val="00112088"/>
    <w:rsid w:val="00112358"/>
    <w:rsid w:val="001126CA"/>
    <w:rsid w:val="00112C37"/>
    <w:rsid w:val="001143CC"/>
    <w:rsid w:val="001145DF"/>
    <w:rsid w:val="001149FB"/>
    <w:rsid w:val="00114B8E"/>
    <w:rsid w:val="00115218"/>
    <w:rsid w:val="001156B4"/>
    <w:rsid w:val="00115AB9"/>
    <w:rsid w:val="0011621C"/>
    <w:rsid w:val="00116557"/>
    <w:rsid w:val="00116827"/>
    <w:rsid w:val="00116CA1"/>
    <w:rsid w:val="001170A8"/>
    <w:rsid w:val="00117189"/>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29B"/>
    <w:rsid w:val="00171721"/>
    <w:rsid w:val="001723E9"/>
    <w:rsid w:val="00172594"/>
    <w:rsid w:val="00172974"/>
    <w:rsid w:val="00172A08"/>
    <w:rsid w:val="001734BF"/>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14C"/>
    <w:rsid w:val="001E35E1"/>
    <w:rsid w:val="001E3D64"/>
    <w:rsid w:val="001E3E5C"/>
    <w:rsid w:val="001E3F52"/>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331"/>
    <w:rsid w:val="002544C9"/>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418E"/>
    <w:rsid w:val="00274285"/>
    <w:rsid w:val="002742EC"/>
    <w:rsid w:val="002745AE"/>
    <w:rsid w:val="0027465D"/>
    <w:rsid w:val="00274D31"/>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D29"/>
    <w:rsid w:val="002C4D75"/>
    <w:rsid w:val="002C52FB"/>
    <w:rsid w:val="002C5362"/>
    <w:rsid w:val="002C5539"/>
    <w:rsid w:val="002C5E34"/>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3036E"/>
    <w:rsid w:val="00330A6B"/>
    <w:rsid w:val="00330E25"/>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B78"/>
    <w:rsid w:val="00401F1C"/>
    <w:rsid w:val="00402248"/>
    <w:rsid w:val="00402367"/>
    <w:rsid w:val="00402AB7"/>
    <w:rsid w:val="00403207"/>
    <w:rsid w:val="00403331"/>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300D"/>
    <w:rsid w:val="00443673"/>
    <w:rsid w:val="004436EE"/>
    <w:rsid w:val="00443999"/>
    <w:rsid w:val="00443AAD"/>
    <w:rsid w:val="00443C80"/>
    <w:rsid w:val="00443E91"/>
    <w:rsid w:val="00444491"/>
    <w:rsid w:val="00444B4D"/>
    <w:rsid w:val="00444CB1"/>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2B4"/>
    <w:rsid w:val="004933FE"/>
    <w:rsid w:val="00493B17"/>
    <w:rsid w:val="00493FDF"/>
    <w:rsid w:val="00494044"/>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F8F"/>
    <w:rsid w:val="004E1490"/>
    <w:rsid w:val="004E1649"/>
    <w:rsid w:val="004E17F3"/>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76"/>
    <w:rsid w:val="004F6F04"/>
    <w:rsid w:val="004F7463"/>
    <w:rsid w:val="004F7610"/>
    <w:rsid w:val="004F768C"/>
    <w:rsid w:val="004F7724"/>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CDB"/>
    <w:rsid w:val="005250D0"/>
    <w:rsid w:val="00525165"/>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F79"/>
    <w:rsid w:val="005A0037"/>
    <w:rsid w:val="005A035F"/>
    <w:rsid w:val="005A0AAD"/>
    <w:rsid w:val="005A0D8A"/>
    <w:rsid w:val="005A0F7D"/>
    <w:rsid w:val="005A1566"/>
    <w:rsid w:val="005A172B"/>
    <w:rsid w:val="005A1843"/>
    <w:rsid w:val="005A2927"/>
    <w:rsid w:val="005A2B34"/>
    <w:rsid w:val="005A36D5"/>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5D1F"/>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1B3"/>
    <w:rsid w:val="00862596"/>
    <w:rsid w:val="008627C4"/>
    <w:rsid w:val="008628E2"/>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171"/>
    <w:rsid w:val="008C7251"/>
    <w:rsid w:val="008C765B"/>
    <w:rsid w:val="008C7690"/>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5BCC"/>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E0E"/>
    <w:rsid w:val="009600FA"/>
    <w:rsid w:val="0096118E"/>
    <w:rsid w:val="00961339"/>
    <w:rsid w:val="00961501"/>
    <w:rsid w:val="0096154F"/>
    <w:rsid w:val="00961B4D"/>
    <w:rsid w:val="0096206D"/>
    <w:rsid w:val="009624BE"/>
    <w:rsid w:val="0096294A"/>
    <w:rsid w:val="00962B0E"/>
    <w:rsid w:val="00963742"/>
    <w:rsid w:val="00963785"/>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71C"/>
    <w:rsid w:val="009759EE"/>
    <w:rsid w:val="009762C7"/>
    <w:rsid w:val="00976BA2"/>
    <w:rsid w:val="00976C36"/>
    <w:rsid w:val="0097708E"/>
    <w:rsid w:val="0097738F"/>
    <w:rsid w:val="00977B4D"/>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8A"/>
    <w:rsid w:val="009D1BB0"/>
    <w:rsid w:val="009D23CA"/>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1B7"/>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F25"/>
    <w:rsid w:val="00A33FFA"/>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5BD"/>
    <w:rsid w:val="00A82963"/>
    <w:rsid w:val="00A82D1E"/>
    <w:rsid w:val="00A82D9E"/>
    <w:rsid w:val="00A8317C"/>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D36"/>
    <w:rsid w:val="00AE1072"/>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0C0"/>
    <w:rsid w:val="00B0040D"/>
    <w:rsid w:val="00B00660"/>
    <w:rsid w:val="00B006A3"/>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C1C"/>
    <w:rsid w:val="00B14DA2"/>
    <w:rsid w:val="00B14FAE"/>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AD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799"/>
    <w:rsid w:val="00B66A09"/>
    <w:rsid w:val="00B66D3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72A"/>
    <w:rsid w:val="00BA280F"/>
    <w:rsid w:val="00BA287D"/>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A94"/>
    <w:rsid w:val="00BC4B09"/>
    <w:rsid w:val="00BC51FA"/>
    <w:rsid w:val="00BC546C"/>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4E8"/>
    <w:rsid w:val="00BD7946"/>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31"/>
    <w:rsid w:val="00C31CB7"/>
    <w:rsid w:val="00C31E80"/>
    <w:rsid w:val="00C32007"/>
    <w:rsid w:val="00C321C6"/>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7E"/>
    <w:rsid w:val="00C6131D"/>
    <w:rsid w:val="00C618CE"/>
    <w:rsid w:val="00C6197C"/>
    <w:rsid w:val="00C61A7A"/>
    <w:rsid w:val="00C61BBC"/>
    <w:rsid w:val="00C6200D"/>
    <w:rsid w:val="00C62193"/>
    <w:rsid w:val="00C6242E"/>
    <w:rsid w:val="00C62837"/>
    <w:rsid w:val="00C63670"/>
    <w:rsid w:val="00C63D55"/>
    <w:rsid w:val="00C63FFA"/>
    <w:rsid w:val="00C64873"/>
    <w:rsid w:val="00C648C8"/>
    <w:rsid w:val="00C648CF"/>
    <w:rsid w:val="00C64E1D"/>
    <w:rsid w:val="00C655BE"/>
    <w:rsid w:val="00C65611"/>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55B1"/>
    <w:rsid w:val="00E35AA0"/>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515"/>
    <w:rsid w:val="00EF48EA"/>
    <w:rsid w:val="00EF4997"/>
    <w:rsid w:val="00EF5289"/>
    <w:rsid w:val="00EF53BA"/>
    <w:rsid w:val="00EF53CE"/>
    <w:rsid w:val="00EF5499"/>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79C"/>
    <w:rsid w:val="00F02AF1"/>
    <w:rsid w:val="00F02B8F"/>
    <w:rsid w:val="00F02E0F"/>
    <w:rsid w:val="00F02F0D"/>
    <w:rsid w:val="00F03A62"/>
    <w:rsid w:val="00F03E5D"/>
    <w:rsid w:val="00F047A5"/>
    <w:rsid w:val="00F0482C"/>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72B"/>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9E3"/>
    <w:rsid w:val="00F85EC5"/>
    <w:rsid w:val="00F85F06"/>
    <w:rsid w:val="00F8611B"/>
    <w:rsid w:val="00F863A0"/>
    <w:rsid w:val="00F86873"/>
    <w:rsid w:val="00F86910"/>
    <w:rsid w:val="00F86BC8"/>
    <w:rsid w:val="00F86C7E"/>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39D"/>
    <w:rsid w:val="00FA6404"/>
    <w:rsid w:val="00FA6C21"/>
    <w:rsid w:val="00FA6F62"/>
    <w:rsid w:val="00FA7094"/>
    <w:rsid w:val="00FA78E7"/>
    <w:rsid w:val="00FA7B61"/>
    <w:rsid w:val="00FB038F"/>
    <w:rsid w:val="00FB16DF"/>
    <w:rsid w:val="00FB1AF0"/>
    <w:rsid w:val="00FB1F21"/>
    <w:rsid w:val="00FB1F8F"/>
    <w:rsid w:val="00FB21AF"/>
    <w:rsid w:val="00FB2524"/>
    <w:rsid w:val="00FB2575"/>
    <w:rsid w:val="00FB38D6"/>
    <w:rsid w:val="00FB39E6"/>
    <w:rsid w:val="00FB4C94"/>
    <w:rsid w:val="00FB4EA7"/>
    <w:rsid w:val="00FB55CA"/>
    <w:rsid w:val="00FB5602"/>
    <w:rsid w:val="00FB5759"/>
    <w:rsid w:val="00FB5D0B"/>
    <w:rsid w:val="00FB60B5"/>
    <w:rsid w:val="00FB64B7"/>
    <w:rsid w:val="00FB6726"/>
    <w:rsid w:val="00FB67B5"/>
    <w:rsid w:val="00FB692C"/>
    <w:rsid w:val="00FB6A5E"/>
    <w:rsid w:val="00FB6DCF"/>
    <w:rsid w:val="00FB6EFE"/>
    <w:rsid w:val="00FB7720"/>
    <w:rsid w:val="00FB7863"/>
    <w:rsid w:val="00FC0014"/>
    <w:rsid w:val="00FC08A2"/>
    <w:rsid w:val="00FC0BBD"/>
    <w:rsid w:val="00FC0C2B"/>
    <w:rsid w:val="00FC0E25"/>
    <w:rsid w:val="00FC121F"/>
    <w:rsid w:val="00FC1404"/>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www.w3.org/2000/xmln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0/xmlns/"/>
    <ds:schemaRef ds:uri="http://www.w3.org/2001/XMLSchema"/>
    <ds:schemaRef ds:uri="26407697-7c1c-4480-ad2d-c4e93e9c0aae"/>
    <ds:schemaRef ds:uri="2c9b2fca-c7e1-4415-b54e-299cc257fb41"/>
  </ds:schemaRefs>
</ds:datastoreItem>
</file>

<file path=customXml/itemProps4.xml><?xml version="1.0" encoding="utf-8"?>
<ds:datastoreItem xmlns:ds="http://schemas.openxmlformats.org/officeDocument/2006/customXml" ds:itemID="{75340A69-6D54-5245-811D-086629B7DFF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20934</Words>
  <Characters>119324</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4</cp:revision>
  <cp:lastPrinted>2020-01-14T05:59:00Z</cp:lastPrinted>
  <dcterms:created xsi:type="dcterms:W3CDTF">2020-03-23T01:28:00Z</dcterms:created>
  <dcterms:modified xsi:type="dcterms:W3CDTF">2020-03-25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